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C9591" w14:textId="77777777" w:rsidR="006E6FC8" w:rsidRPr="00262386" w:rsidRDefault="006E6FC8" w:rsidP="006E6FC8">
      <w:pPr>
        <w:spacing w:line="480" w:lineRule="auto"/>
        <w:jc w:val="both"/>
        <w:rPr>
          <w:ins w:id="0" w:author="O'Sullivan, Ronan James" w:date="2023-07-04T16:25:00Z"/>
          <w:rFonts w:ascii="Cambria Math" w:hAnsi="Cambria Math"/>
          <w:sz w:val="24"/>
          <w:szCs w:val="24"/>
          <w:lang w:val="en-US"/>
        </w:rPr>
      </w:pPr>
      <w:ins w:id="1" w:author="O'Sullivan, Ronan James" w:date="2023-07-04T16:25:00Z">
        <w:r>
          <w:rPr>
            <w:rFonts w:ascii="Cambria Math" w:hAnsi="Cambria Math"/>
            <w:b/>
            <w:sz w:val="24"/>
            <w:szCs w:val="24"/>
            <w:lang w:val="en-US"/>
          </w:rPr>
          <w:t>Title page</w:t>
        </w:r>
      </w:ins>
    </w:p>
    <w:p w14:paraId="4EF35142" w14:textId="77777777" w:rsidR="006E6FC8" w:rsidRDefault="006E6FC8" w:rsidP="006E6FC8">
      <w:pPr>
        <w:spacing w:line="480" w:lineRule="auto"/>
        <w:jc w:val="both"/>
        <w:rPr>
          <w:ins w:id="2" w:author="O'Sullivan, Ronan James" w:date="2023-07-04T16:25:00Z"/>
          <w:rFonts w:ascii="Cambria Math" w:hAnsi="Cambria Math"/>
          <w:sz w:val="24"/>
          <w:szCs w:val="24"/>
          <w:lang w:val="en-US"/>
        </w:rPr>
      </w:pPr>
    </w:p>
    <w:p w14:paraId="678122A5" w14:textId="3DE19C8D" w:rsidR="006E6FC8" w:rsidRDefault="006E6FC8" w:rsidP="006E6FC8">
      <w:pPr>
        <w:spacing w:line="480" w:lineRule="auto"/>
        <w:jc w:val="both"/>
        <w:rPr>
          <w:ins w:id="3" w:author="O'Sullivan, Ronan James" w:date="2023-07-04T16:25:00Z"/>
          <w:rFonts w:ascii="Cambria Math" w:hAnsi="Cambria Math"/>
          <w:sz w:val="24"/>
          <w:szCs w:val="24"/>
          <w:lang w:val="en-US"/>
        </w:rPr>
      </w:pPr>
      <w:ins w:id="4" w:author="O'Sullivan, Ronan James" w:date="2023-07-04T16:25:00Z">
        <w:r w:rsidRPr="0071504B">
          <w:rPr>
            <w:rFonts w:ascii="Cambria Math" w:hAnsi="Cambria Math"/>
            <w:b/>
            <w:sz w:val="24"/>
            <w:szCs w:val="24"/>
            <w:lang w:val="en-US"/>
          </w:rPr>
          <w:t>Running title:</w:t>
        </w:r>
        <w:r>
          <w:rPr>
            <w:rFonts w:ascii="Cambria Math" w:hAnsi="Cambria Math"/>
            <w:b/>
            <w:sz w:val="24"/>
            <w:szCs w:val="24"/>
            <w:lang w:val="en-US"/>
          </w:rPr>
          <w:t xml:space="preserve"> </w:t>
        </w:r>
      </w:ins>
    </w:p>
    <w:p w14:paraId="601B13B1" w14:textId="77777777" w:rsidR="006E6FC8" w:rsidRDefault="006E6FC8" w:rsidP="006E6FC8">
      <w:pPr>
        <w:spacing w:line="480" w:lineRule="auto"/>
        <w:jc w:val="both"/>
        <w:rPr>
          <w:ins w:id="5" w:author="O'Sullivan, Ronan James" w:date="2023-07-04T16:25:00Z"/>
          <w:rFonts w:ascii="Cambria Math" w:hAnsi="Cambria Math"/>
          <w:sz w:val="24"/>
          <w:szCs w:val="24"/>
          <w:lang w:val="en-US"/>
        </w:rPr>
      </w:pPr>
    </w:p>
    <w:p w14:paraId="09CF61E5" w14:textId="77777777" w:rsidR="006E6FC8" w:rsidRDefault="006E6FC8" w:rsidP="006E6FC8">
      <w:pPr>
        <w:spacing w:line="480" w:lineRule="auto"/>
        <w:jc w:val="both"/>
        <w:rPr>
          <w:ins w:id="6" w:author="O'Sullivan, Ronan James" w:date="2023-07-04T16:25:00Z"/>
          <w:rFonts w:ascii="Cambria Math" w:hAnsi="Cambria Math"/>
          <w:b/>
          <w:sz w:val="24"/>
          <w:szCs w:val="24"/>
          <w:lang w:val="en-US"/>
        </w:rPr>
      </w:pPr>
      <w:ins w:id="7" w:author="O'Sullivan, Ronan James" w:date="2023-07-04T16:25:00Z">
        <w:r>
          <w:rPr>
            <w:rFonts w:ascii="Cambria Math" w:hAnsi="Cambria Math"/>
            <w:b/>
            <w:sz w:val="24"/>
            <w:szCs w:val="24"/>
            <w:lang w:val="en-US"/>
          </w:rPr>
          <w:t>Author names and affiliations:</w:t>
        </w:r>
      </w:ins>
    </w:p>
    <w:p w14:paraId="73EB3394" w14:textId="7349BA66" w:rsidR="006E6FC8" w:rsidRDefault="006E6FC8" w:rsidP="006E6FC8">
      <w:pPr>
        <w:spacing w:line="480" w:lineRule="auto"/>
        <w:jc w:val="both"/>
        <w:rPr>
          <w:ins w:id="8" w:author="O'Sullivan, Ronan James" w:date="2023-07-04T16:29:00Z"/>
          <w:rFonts w:ascii="Cambria Math" w:hAnsi="Cambria Math"/>
          <w:sz w:val="24"/>
          <w:szCs w:val="24"/>
          <w:vertAlign w:val="superscript"/>
          <w:lang w:val="en-US"/>
        </w:rPr>
      </w:pPr>
      <w:ins w:id="9" w:author="O'Sullivan, Ronan James" w:date="2023-07-04T16:26:00Z">
        <w:r>
          <w:rPr>
            <w:rFonts w:ascii="Cambria Math" w:hAnsi="Cambria Math"/>
            <w:sz w:val="24"/>
            <w:szCs w:val="24"/>
            <w:lang w:val="en-US"/>
          </w:rPr>
          <w:t>Thomas Eric Reed</w:t>
        </w:r>
      </w:ins>
      <w:ins w:id="10" w:author="O'Sullivan, Ronan James" w:date="2023-07-04T16:27:00Z">
        <w:r>
          <w:rPr>
            <w:rFonts w:ascii="Cambria Math" w:hAnsi="Cambria Math"/>
            <w:sz w:val="24"/>
            <w:szCs w:val="24"/>
            <w:vertAlign w:val="superscript"/>
            <w:lang w:val="en-US"/>
          </w:rPr>
          <w:t>1*</w:t>
        </w:r>
      </w:ins>
      <w:ins w:id="11" w:author="O'Sullivan, Ronan James" w:date="2023-07-04T16:26:00Z">
        <w:r>
          <w:rPr>
            <w:rFonts w:ascii="Cambria Math" w:hAnsi="Cambria Math"/>
            <w:sz w:val="24"/>
            <w:szCs w:val="24"/>
            <w:lang w:val="en-US"/>
          </w:rPr>
          <w:t>, Adam Kane</w:t>
        </w:r>
      </w:ins>
      <w:ins w:id="12" w:author="O'Sullivan, Ronan James" w:date="2023-07-04T16:27:00Z">
        <w:r>
          <w:rPr>
            <w:rFonts w:ascii="Cambria Math" w:hAnsi="Cambria Math"/>
            <w:sz w:val="24"/>
            <w:szCs w:val="24"/>
            <w:vertAlign w:val="superscript"/>
            <w:lang w:val="en-US"/>
          </w:rPr>
          <w:t>2</w:t>
        </w:r>
      </w:ins>
      <w:ins w:id="13" w:author="O'Sullivan, Ronan James" w:date="2023-07-04T16:26:00Z">
        <w:r>
          <w:rPr>
            <w:rFonts w:ascii="Cambria Math" w:hAnsi="Cambria Math"/>
            <w:sz w:val="24"/>
            <w:szCs w:val="24"/>
            <w:lang w:val="en-US"/>
          </w:rPr>
          <w:t>, Philip McGinnity</w:t>
        </w:r>
      </w:ins>
      <w:ins w:id="14" w:author="O'Sullivan, Ronan James" w:date="2023-07-04T16:27:00Z">
        <w:r>
          <w:rPr>
            <w:rFonts w:ascii="Cambria Math" w:hAnsi="Cambria Math"/>
            <w:sz w:val="24"/>
            <w:szCs w:val="24"/>
            <w:vertAlign w:val="superscript"/>
            <w:lang w:val="en-US"/>
          </w:rPr>
          <w:t>3</w:t>
        </w:r>
      </w:ins>
      <w:ins w:id="15" w:author="O'Sullivan, Ronan James" w:date="2023-07-04T16:26:00Z">
        <w:r>
          <w:rPr>
            <w:rFonts w:ascii="Cambria Math" w:hAnsi="Cambria Math"/>
            <w:sz w:val="24"/>
            <w:szCs w:val="24"/>
            <w:lang w:val="en-US"/>
          </w:rPr>
          <w:t>,</w:t>
        </w:r>
      </w:ins>
      <w:ins w:id="16" w:author="O'Sullivan, Ronan James" w:date="2023-07-04T16:25:00Z">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ins>
      <w:ins w:id="17" w:author="O'Sullivan, Ronan James" w:date="2023-07-04T16:27:00Z">
        <w:r>
          <w:rPr>
            <w:rFonts w:ascii="Cambria Math" w:hAnsi="Cambria Math"/>
            <w:sz w:val="24"/>
            <w:szCs w:val="24"/>
            <w:vertAlign w:val="superscript"/>
            <w:lang w:val="en-US"/>
          </w:rPr>
          <w:t>4*</w:t>
        </w:r>
      </w:ins>
      <w:ins w:id="18" w:author="O'Sullivan, Ronan James" w:date="2023-07-04T16:28:00Z">
        <w:r>
          <w:rPr>
            <w:rFonts w:ascii="Cambria Math" w:hAnsi="Cambria Math"/>
            <w:sz w:val="24"/>
            <w:szCs w:val="24"/>
            <w:vertAlign w:val="superscript"/>
            <w:lang w:val="en-US"/>
          </w:rPr>
          <w:t>°</w:t>
        </w:r>
      </w:ins>
    </w:p>
    <w:p w14:paraId="2126A71C" w14:textId="1DA9C18E" w:rsidR="006E6FC8" w:rsidRDefault="006E6FC8" w:rsidP="006E6FC8">
      <w:pPr>
        <w:suppressAutoHyphens/>
        <w:spacing w:after="0" w:line="480" w:lineRule="auto"/>
        <w:ind w:left="360"/>
        <w:jc w:val="both"/>
        <w:rPr>
          <w:ins w:id="19" w:author="O'Sullivan, Ronan James" w:date="2023-07-04T16:29:00Z"/>
          <w:rFonts w:ascii="Cambria Math" w:hAnsi="Cambria Math" w:cs="Times New Roman"/>
          <w:sz w:val="24"/>
          <w:szCs w:val="24"/>
        </w:rPr>
      </w:pPr>
      <w:ins w:id="20" w:author="O'Sullivan, Ronan James" w:date="2023-07-04T16:29:00Z">
        <w:r>
          <w:rPr>
            <w:rFonts w:ascii="Cambria Math" w:hAnsi="Cambria Math" w:cs="Times New Roman"/>
            <w:sz w:val="24"/>
            <w:szCs w:val="24"/>
          </w:rPr>
          <w:t xml:space="preserve">1. </w:t>
        </w:r>
      </w:ins>
    </w:p>
    <w:p w14:paraId="6FFC7BC3" w14:textId="530B8D5B" w:rsidR="006E6FC8" w:rsidRDefault="006E6FC8" w:rsidP="006E6FC8">
      <w:pPr>
        <w:suppressAutoHyphens/>
        <w:spacing w:after="0" w:line="480" w:lineRule="auto"/>
        <w:ind w:left="360"/>
        <w:jc w:val="both"/>
        <w:rPr>
          <w:ins w:id="21" w:author="O'Sullivan, Ronan James" w:date="2023-07-04T16:29:00Z"/>
          <w:rFonts w:ascii="Cambria Math" w:hAnsi="Cambria Math" w:cs="Times New Roman"/>
          <w:sz w:val="24"/>
          <w:szCs w:val="24"/>
        </w:rPr>
      </w:pPr>
      <w:ins w:id="22" w:author="O'Sullivan, Ronan James" w:date="2023-07-04T16:29:00Z">
        <w:r>
          <w:rPr>
            <w:rFonts w:ascii="Cambria Math" w:hAnsi="Cambria Math" w:cs="Times New Roman"/>
            <w:sz w:val="24"/>
            <w:szCs w:val="24"/>
          </w:rPr>
          <w:t xml:space="preserve">2. </w:t>
        </w:r>
      </w:ins>
    </w:p>
    <w:p w14:paraId="7D3ABE5C" w14:textId="52AF1B62" w:rsidR="006E6FC8" w:rsidRDefault="006E6FC8" w:rsidP="006E6FC8">
      <w:pPr>
        <w:suppressAutoHyphens/>
        <w:spacing w:after="0" w:line="480" w:lineRule="auto"/>
        <w:ind w:left="360"/>
        <w:jc w:val="both"/>
        <w:rPr>
          <w:ins w:id="23" w:author="O'Sullivan, Ronan James" w:date="2023-07-04T16:29:00Z"/>
          <w:rFonts w:ascii="Cambria Math" w:hAnsi="Cambria Math" w:cs="Times New Roman"/>
          <w:sz w:val="24"/>
          <w:szCs w:val="24"/>
        </w:rPr>
      </w:pPr>
      <w:ins w:id="24" w:author="O'Sullivan, Ronan James" w:date="2023-07-04T16:29:00Z">
        <w:r>
          <w:rPr>
            <w:rFonts w:ascii="Cambria Math" w:hAnsi="Cambria Math" w:cs="Times New Roman"/>
            <w:sz w:val="24"/>
            <w:szCs w:val="24"/>
          </w:rPr>
          <w:t xml:space="preserve">3. </w:t>
        </w:r>
      </w:ins>
    </w:p>
    <w:p w14:paraId="6A50DFA0" w14:textId="57A907E7" w:rsidR="006E6FC8" w:rsidRDefault="006E6FC8" w:rsidP="006E6FC8">
      <w:pPr>
        <w:suppressAutoHyphens/>
        <w:spacing w:after="0" w:line="480" w:lineRule="auto"/>
        <w:ind w:left="360"/>
        <w:jc w:val="both"/>
        <w:rPr>
          <w:ins w:id="25" w:author="O'Sullivan, Ronan James" w:date="2023-07-04T16:30:00Z"/>
          <w:rFonts w:ascii="Cambria Math" w:hAnsi="Cambria Math" w:cs="Times New Roman"/>
          <w:sz w:val="24"/>
          <w:szCs w:val="24"/>
        </w:rPr>
      </w:pPr>
      <w:ins w:id="26" w:author="O'Sullivan, Ronan James" w:date="2023-07-04T16:29:00Z">
        <w:r>
          <w:rPr>
            <w:rFonts w:ascii="Cambria Math" w:hAnsi="Cambria Math" w:cs="Times New Roman"/>
            <w:sz w:val="24"/>
            <w:szCs w:val="24"/>
          </w:rPr>
          <w:t>4.</w:t>
        </w:r>
      </w:ins>
      <w:ins w:id="27" w:author="O'Sullivan, Ronan James" w:date="2023-07-04T16:30:00Z">
        <w:r w:rsidRPr="006E6FC8">
          <w:rPr>
            <w:rFonts w:ascii="Cambria Math" w:hAnsi="Cambria Math" w:cs="Times New Roman"/>
            <w:sz w:val="24"/>
            <w:szCs w:val="24"/>
          </w:rPr>
          <w:t xml:space="preserve"> </w:t>
        </w:r>
        <w:r w:rsidRPr="002E39F7">
          <w:rPr>
            <w:rFonts w:ascii="Cambria Math" w:hAnsi="Cambria Math" w:cs="Times New Roman"/>
            <w:sz w:val="24"/>
            <w:szCs w:val="24"/>
          </w:rPr>
          <w:t>Human Diversity Consortium, University of Turku, Finland</w:t>
        </w:r>
      </w:ins>
    </w:p>
    <w:p w14:paraId="0AA112F2" w14:textId="375AE450" w:rsidR="006E6FC8" w:rsidRPr="00741DF3" w:rsidRDefault="006E6FC8" w:rsidP="006E6FC8">
      <w:pPr>
        <w:suppressAutoHyphens/>
        <w:spacing w:after="0" w:line="480" w:lineRule="auto"/>
        <w:ind w:left="360"/>
        <w:jc w:val="both"/>
        <w:rPr>
          <w:ins w:id="28" w:author="O'Sullivan, Ronan James" w:date="2023-07-04T16:30:00Z"/>
          <w:rFonts w:ascii="Cambria Math" w:hAnsi="Cambria Math" w:cs="Times New Roman"/>
          <w:sz w:val="18"/>
          <w:szCs w:val="24"/>
          <w:rPrChange w:id="29" w:author="O'Sullivan, Ronan James" w:date="2023-07-04T16:31:00Z">
            <w:rPr>
              <w:ins w:id="30" w:author="O'Sullivan, Ronan James" w:date="2023-07-04T16:30:00Z"/>
              <w:rFonts w:ascii="Cambria Math" w:hAnsi="Cambria Math" w:cs="Times New Roman"/>
              <w:sz w:val="24"/>
              <w:szCs w:val="24"/>
            </w:rPr>
          </w:rPrChange>
        </w:rPr>
      </w:pPr>
      <w:ins w:id="31" w:author="O'Sullivan, Ronan James" w:date="2023-07-04T16:30:00Z">
        <w:r w:rsidRPr="00741DF3">
          <w:rPr>
            <w:rFonts w:ascii="Cambria Math" w:hAnsi="Cambria Math" w:cs="Times New Roman"/>
            <w:sz w:val="18"/>
            <w:szCs w:val="24"/>
            <w:rPrChange w:id="32" w:author="O'Sullivan, Ronan James" w:date="2023-07-04T16:31:00Z">
              <w:rPr>
                <w:rFonts w:ascii="Cambria Math" w:hAnsi="Cambria Math" w:cs="Times New Roman"/>
                <w:sz w:val="24"/>
                <w:szCs w:val="24"/>
              </w:rPr>
            </w:rPrChange>
          </w:rPr>
          <w:t>*These authors contributed equally</w:t>
        </w:r>
      </w:ins>
    </w:p>
    <w:p w14:paraId="63534119" w14:textId="41E7E38F" w:rsidR="006E6FC8" w:rsidRPr="00741DF3" w:rsidRDefault="006E6FC8" w:rsidP="006E6FC8">
      <w:pPr>
        <w:suppressAutoHyphens/>
        <w:spacing w:after="0" w:line="480" w:lineRule="auto"/>
        <w:ind w:left="360"/>
        <w:jc w:val="both"/>
        <w:rPr>
          <w:ins w:id="33" w:author="O'Sullivan, Ronan James" w:date="2023-07-04T16:30:00Z"/>
          <w:rFonts w:ascii="Cambria Math" w:hAnsi="Cambria Math" w:cs="Times New Roman"/>
          <w:sz w:val="18"/>
          <w:szCs w:val="24"/>
          <w:rPrChange w:id="34" w:author="O'Sullivan, Ronan James" w:date="2023-07-04T16:31:00Z">
            <w:rPr>
              <w:ins w:id="35" w:author="O'Sullivan, Ronan James" w:date="2023-07-04T16:30:00Z"/>
              <w:rFonts w:ascii="Cambria Math" w:hAnsi="Cambria Math" w:cs="Times New Roman"/>
              <w:sz w:val="24"/>
              <w:szCs w:val="24"/>
            </w:rPr>
          </w:rPrChange>
        </w:rPr>
      </w:pPr>
      <w:ins w:id="36" w:author="O'Sullivan, Ronan James" w:date="2023-07-04T16:30:00Z">
        <w:r w:rsidRPr="00741DF3">
          <w:rPr>
            <w:rFonts w:ascii="Cambria Math" w:hAnsi="Cambria Math" w:cs="Times New Roman"/>
            <w:sz w:val="18"/>
            <w:szCs w:val="24"/>
            <w:rPrChange w:id="37" w:author="O'Sullivan, Ronan James" w:date="2023-07-04T16:31:00Z">
              <w:rPr>
                <w:rFonts w:ascii="Cambria Math" w:hAnsi="Cambria Math" w:cs="Times New Roman"/>
                <w:sz w:val="24"/>
                <w:szCs w:val="24"/>
              </w:rPr>
            </w:rPrChange>
          </w:rPr>
          <w:t>°Senior author</w:t>
        </w:r>
        <w:bookmarkStart w:id="38" w:name="_GoBack"/>
        <w:bookmarkEnd w:id="38"/>
      </w:ins>
    </w:p>
    <w:p w14:paraId="22BA5F30" w14:textId="5A8E7A55" w:rsidR="006E6FC8" w:rsidRPr="006E6FC8" w:rsidRDefault="006E6FC8" w:rsidP="006E6FC8">
      <w:pPr>
        <w:suppressAutoHyphens/>
        <w:spacing w:after="0" w:line="480" w:lineRule="auto"/>
        <w:ind w:left="360"/>
        <w:jc w:val="both"/>
        <w:rPr>
          <w:ins w:id="39" w:author="O'Sullivan, Ronan James" w:date="2023-07-04T16:25:00Z"/>
          <w:rFonts w:ascii="Cambria Math" w:hAnsi="Cambria Math" w:cs="Times New Roman"/>
          <w:sz w:val="24"/>
          <w:szCs w:val="24"/>
          <w:rPrChange w:id="40" w:author="O'Sullivan, Ronan James" w:date="2023-07-04T16:29:00Z">
            <w:rPr>
              <w:ins w:id="41" w:author="O'Sullivan, Ronan James" w:date="2023-07-04T16:25:00Z"/>
            </w:rPr>
          </w:rPrChange>
        </w:rPr>
        <w:pPrChange w:id="42" w:author="O'Sullivan, Ronan James" w:date="2023-07-04T16:29:00Z">
          <w:pPr>
            <w:pStyle w:val="ListParagraph"/>
            <w:numPr>
              <w:numId w:val="2"/>
            </w:numPr>
            <w:tabs>
              <w:tab w:val="num" w:pos="0"/>
            </w:tabs>
            <w:suppressAutoHyphens/>
            <w:spacing w:after="0" w:line="480" w:lineRule="auto"/>
            <w:ind w:hanging="360"/>
            <w:jc w:val="both"/>
          </w:pPr>
        </w:pPrChange>
      </w:pPr>
    </w:p>
    <w:p w14:paraId="7C1F62B6" w14:textId="422C3A91" w:rsidR="006E6FC8" w:rsidRPr="006E6FC8" w:rsidRDefault="006E6FC8" w:rsidP="006E6FC8">
      <w:pPr>
        <w:spacing w:line="480" w:lineRule="auto"/>
        <w:jc w:val="both"/>
        <w:rPr>
          <w:ins w:id="43" w:author="O'Sullivan, Ronan James" w:date="2023-07-04T16:25:00Z"/>
          <w:rFonts w:ascii="Cambria Math" w:hAnsi="Cambria Math"/>
          <w:sz w:val="24"/>
          <w:szCs w:val="24"/>
          <w:rPrChange w:id="44" w:author="O'Sullivan, Ronan James" w:date="2023-07-04T16:29:00Z">
            <w:rPr>
              <w:ins w:id="45" w:author="O'Sullivan, Ronan James" w:date="2023-07-04T16:25:00Z"/>
              <w:rFonts w:ascii="Cambria Math" w:hAnsi="Cambria Math"/>
              <w:sz w:val="24"/>
              <w:szCs w:val="24"/>
              <w:lang w:val="en-GB"/>
            </w:rPr>
          </w:rPrChange>
        </w:rPr>
      </w:pPr>
    </w:p>
    <w:p w14:paraId="5B1AD24E" w14:textId="21AE5121" w:rsidR="006E6FC8" w:rsidRDefault="006E6FC8" w:rsidP="006E6FC8">
      <w:pPr>
        <w:spacing w:line="480" w:lineRule="auto"/>
        <w:jc w:val="both"/>
        <w:rPr>
          <w:ins w:id="46" w:author="O'Sullivan, Ronan James" w:date="2023-07-04T16:25:00Z"/>
          <w:rFonts w:ascii="Cambria Math" w:hAnsi="Cambria Math"/>
          <w:sz w:val="24"/>
          <w:szCs w:val="24"/>
          <w:lang w:val="en-US"/>
        </w:rPr>
      </w:pPr>
      <w:ins w:id="47" w:author="O'Sullivan, Ronan James" w:date="2023-07-04T16:25:00Z">
        <w:r>
          <w:rPr>
            <w:rFonts w:ascii="Cambria Math" w:hAnsi="Cambria Math"/>
            <w:b/>
            <w:sz w:val="24"/>
            <w:szCs w:val="24"/>
            <w:lang w:val="en-US"/>
          </w:rPr>
          <w:t xml:space="preserve">Keywords: </w:t>
        </w:r>
      </w:ins>
    </w:p>
    <w:p w14:paraId="311AF922" w14:textId="77777777" w:rsidR="006E6FC8" w:rsidRPr="006E6FC8" w:rsidRDefault="006E6FC8" w:rsidP="006D081A">
      <w:pPr>
        <w:spacing w:line="480" w:lineRule="auto"/>
        <w:jc w:val="both"/>
        <w:rPr>
          <w:ins w:id="48" w:author="O'Sullivan, Ronan James" w:date="2023-07-04T16:25:00Z"/>
          <w:rFonts w:ascii="Times New Roman" w:hAnsi="Times New Roman" w:cs="Times New Roman"/>
          <w:b/>
          <w:bCs/>
          <w:sz w:val="24"/>
          <w:szCs w:val="24"/>
          <w:lang w:val="en-US"/>
          <w:rPrChange w:id="49" w:author="O'Sullivan, Ronan James" w:date="2023-07-04T16:25:00Z">
            <w:rPr>
              <w:ins w:id="50" w:author="O'Sullivan, Ronan James" w:date="2023-07-04T16:25:00Z"/>
              <w:rFonts w:ascii="Times New Roman" w:hAnsi="Times New Roman" w:cs="Times New Roman"/>
              <w:b/>
              <w:bCs/>
              <w:sz w:val="24"/>
              <w:szCs w:val="24"/>
            </w:rPr>
          </w:rPrChange>
        </w:rPr>
      </w:pPr>
    </w:p>
    <w:p w14:paraId="7E8B562C" w14:textId="77777777" w:rsidR="006E6FC8" w:rsidRDefault="006E6FC8" w:rsidP="006D081A">
      <w:pPr>
        <w:spacing w:line="480" w:lineRule="auto"/>
        <w:jc w:val="both"/>
        <w:rPr>
          <w:ins w:id="51" w:author="O'Sullivan, Ronan James" w:date="2023-07-04T16:25:00Z"/>
          <w:rFonts w:ascii="Times New Roman" w:hAnsi="Times New Roman" w:cs="Times New Roman"/>
          <w:b/>
          <w:bCs/>
          <w:sz w:val="24"/>
          <w:szCs w:val="24"/>
        </w:rPr>
      </w:pPr>
    </w:p>
    <w:p w14:paraId="1CD8E871" w14:textId="77777777" w:rsidR="006E6FC8" w:rsidRDefault="006E6FC8" w:rsidP="006D081A">
      <w:pPr>
        <w:spacing w:line="480" w:lineRule="auto"/>
        <w:jc w:val="both"/>
        <w:rPr>
          <w:ins w:id="52" w:author="O'Sullivan, Ronan James" w:date="2023-07-04T16:25:00Z"/>
          <w:rFonts w:ascii="Times New Roman" w:hAnsi="Times New Roman" w:cs="Times New Roman"/>
          <w:b/>
          <w:bCs/>
          <w:sz w:val="24"/>
          <w:szCs w:val="24"/>
        </w:rPr>
      </w:pPr>
    </w:p>
    <w:p w14:paraId="5C8D1086" w14:textId="77777777" w:rsidR="006E6FC8" w:rsidRDefault="006E6FC8" w:rsidP="006D081A">
      <w:pPr>
        <w:spacing w:line="480" w:lineRule="auto"/>
        <w:jc w:val="both"/>
        <w:rPr>
          <w:ins w:id="53" w:author="O'Sullivan, Ronan James" w:date="2023-07-04T16:25:00Z"/>
          <w:rFonts w:ascii="Times New Roman" w:hAnsi="Times New Roman" w:cs="Times New Roman"/>
          <w:b/>
          <w:bCs/>
          <w:sz w:val="24"/>
          <w:szCs w:val="24"/>
        </w:rPr>
      </w:pPr>
    </w:p>
    <w:p w14:paraId="6D687C53" w14:textId="77777777" w:rsidR="006E6FC8" w:rsidRDefault="006E6FC8" w:rsidP="006D081A">
      <w:pPr>
        <w:spacing w:line="480" w:lineRule="auto"/>
        <w:jc w:val="both"/>
        <w:rPr>
          <w:ins w:id="54" w:author="O'Sullivan, Ronan James" w:date="2023-07-04T16:25:00Z"/>
          <w:rFonts w:ascii="Times New Roman" w:hAnsi="Times New Roman" w:cs="Times New Roman"/>
          <w:b/>
          <w:bCs/>
          <w:sz w:val="24"/>
          <w:szCs w:val="24"/>
        </w:rPr>
      </w:pPr>
    </w:p>
    <w:p w14:paraId="3ECB2CF8" w14:textId="77777777" w:rsidR="006E6FC8" w:rsidRDefault="006E6FC8" w:rsidP="006D081A">
      <w:pPr>
        <w:spacing w:line="480" w:lineRule="auto"/>
        <w:jc w:val="both"/>
        <w:rPr>
          <w:ins w:id="55" w:author="O'Sullivan, Ronan James" w:date="2023-07-04T16:26:00Z"/>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3AA39F3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ins w:id="56" w:author="O'Sullivan, Ronan James" w:date="2023-07-03T11:22:00Z">
        <w:r w:rsidR="006D081A">
          <w:rPr>
            <w:rFonts w:ascii="Times New Roman" w:hAnsi="Times New Roman" w:cs="Times New Roman"/>
          </w:rPr>
          <w:t>es</w:t>
        </w:r>
      </w:ins>
      <w:del w:id="57" w:author="O'Sullivan, Ronan James" w:date="2023-07-03T11:22:00Z">
        <w:r w:rsidDel="006D081A">
          <w:rPr>
            <w:rFonts w:ascii="Times New Roman" w:hAnsi="Times New Roman" w:cs="Times New Roman"/>
          </w:rPr>
          <w:delText>ed individual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w:t>
      </w:r>
      <w:del w:id="58" w:author="O'Sullivan, Ronan James" w:date="2023-07-03T11:22:00Z">
        <w:r w:rsidR="00257748" w:rsidDel="006D081A">
          <w:rPr>
            <w:rFonts w:ascii="Times New Roman" w:hAnsi="Times New Roman" w:cs="Times New Roman"/>
          </w:rPr>
          <w:delText>/</w:delText>
        </w:r>
        <w:commentRangeStart w:id="59"/>
        <w:r w:rsidR="00257748" w:rsidDel="006D081A">
          <w:rPr>
            <w:rFonts w:ascii="Times New Roman" w:hAnsi="Times New Roman" w:cs="Times New Roman"/>
          </w:rPr>
          <w:delText>fisheries</w:delText>
        </w:r>
      </w:del>
      <w:r w:rsidR="00257748">
        <w:rPr>
          <w:rFonts w:ascii="Times New Roman" w:hAnsi="Times New Roman" w:cs="Times New Roman"/>
        </w:rPr>
        <w:t xml:space="preserve"> </w:t>
      </w:r>
      <w:commentRangeEnd w:id="59"/>
      <w:r w:rsidR="006D081A">
        <w:rPr>
          <w:rStyle w:val="CommentReference"/>
        </w:rPr>
        <w:commentReference w:id="59"/>
      </w:r>
      <w:r w:rsidR="00257748">
        <w:rPr>
          <w:rFonts w:ascii="Times New Roman" w:hAnsi="Times New Roman" w:cs="Times New Roman"/>
        </w:rPr>
        <w:t>management.</w:t>
      </w:r>
      <w:r w:rsidR="00D30C61">
        <w:rPr>
          <w:rFonts w:ascii="Times New Roman" w:hAnsi="Times New Roman" w:cs="Times New Roman"/>
        </w:rPr>
        <w:t xml:space="preserve"> </w:t>
      </w:r>
      <w:ins w:id="60" w:author="O'Sullivan, Ronan James" w:date="2023-07-03T11:25:00Z">
        <w:r w:rsidR="006D081A">
          <w:rPr>
            <w:rFonts w:ascii="Times New Roman" w:hAnsi="Times New Roman" w:cs="Times New Roman"/>
          </w:rPr>
          <w:t xml:space="preserve">The </w:t>
        </w:r>
      </w:ins>
      <w:del w:id="61" w:author="O'Sullivan, Ronan James" w:date="2023-07-03T11:25:00Z">
        <w:r w:rsidR="00EE732A" w:rsidDel="006D081A">
          <w:rPr>
            <w:rFonts w:ascii="Times New Roman" w:hAnsi="Times New Roman" w:cs="Times New Roman"/>
          </w:rPr>
          <w:delText>R</w:delText>
        </w:r>
      </w:del>
      <w:ins w:id="62" w:author="O'Sullivan, Ronan James" w:date="2023-07-03T11:25:00Z">
        <w:r w:rsidR="006D081A">
          <w:rPr>
            <w:rFonts w:ascii="Times New Roman" w:hAnsi="Times New Roman" w:cs="Times New Roman"/>
          </w:rPr>
          <w:t>r</w:t>
        </w:r>
      </w:ins>
      <w:r w:rsidR="00EE732A">
        <w:rPr>
          <w:rFonts w:ascii="Times New Roman" w:hAnsi="Times New Roman" w:cs="Times New Roman"/>
        </w:rPr>
        <w:t>ate</w:t>
      </w:r>
      <w:del w:id="63" w:author="O'Sullivan, Ronan James" w:date="2023-07-03T11:25:00Z">
        <w:r w:rsidR="00EE732A" w:rsidDel="006D081A">
          <w:rPr>
            <w:rFonts w:ascii="Times New Roman" w:hAnsi="Times New Roman" w:cs="Times New Roman"/>
          </w:rPr>
          <w:delText>s</w:delText>
        </w:r>
      </w:del>
      <w:r w:rsidR="00EE732A">
        <w:rPr>
          <w:rFonts w:ascii="Times New Roman" w:hAnsi="Times New Roman" w:cs="Times New Roman"/>
        </w:rPr>
        <w:t xml:space="preserve"> of introgression and the </w:t>
      </w:r>
      <w:r w:rsidR="00BA657C">
        <w:rPr>
          <w:rFonts w:ascii="Times New Roman" w:hAnsi="Times New Roman" w:cs="Times New Roman"/>
        </w:rPr>
        <w:t>magnitude</w:t>
      </w:r>
      <w:r w:rsidR="00EE732A">
        <w:rPr>
          <w:rFonts w:ascii="Times New Roman" w:hAnsi="Times New Roman" w:cs="Times New Roman"/>
        </w:rPr>
        <w:t xml:space="preserve"> of </w:t>
      </w:r>
      <w:del w:id="64" w:author="O'Sullivan, Ronan James" w:date="2023-07-03T11:25:00Z">
        <w:r w:rsidR="00EE732A" w:rsidDel="006D081A">
          <w:rPr>
            <w:rFonts w:ascii="Times New Roman" w:hAnsi="Times New Roman" w:cs="Times New Roman"/>
          </w:rPr>
          <w:delText>any associated</w:delText>
        </w:r>
      </w:del>
      <w:ins w:id="65" w:author="O'Sullivan, Ronan James" w:date="2023-07-03T11:25:00Z">
        <w:r w:rsidR="006D081A">
          <w:rPr>
            <w:rFonts w:ascii="Times New Roman" w:hAnsi="Times New Roman" w:cs="Times New Roman"/>
          </w:rPr>
          <w:t>its</w:t>
        </w:r>
      </w:ins>
      <w:r w:rsidR="00EE732A">
        <w:rPr>
          <w:rFonts w:ascii="Times New Roman" w:hAnsi="Times New Roman" w:cs="Times New Roman"/>
        </w:rPr>
        <w:t xml:space="preserve"> demographic impacts vary widely across ecological contexts</w:t>
      </w:r>
      <w:ins w:id="66" w:author="O'Sullivan, Ronan James" w:date="2023-07-03T11:25:00Z">
        <w:r w:rsidR="006D081A">
          <w:rPr>
            <w:rFonts w:ascii="Times New Roman" w:hAnsi="Times New Roman" w:cs="Times New Roman"/>
          </w:rPr>
          <w:t>.</w:t>
        </w:r>
      </w:ins>
      <w:del w:id="67" w:author="O'Sullivan, Ronan James" w:date="2023-07-03T11:25:00Z">
        <w:r w:rsidR="00EE732A" w:rsidDel="006D081A">
          <w:rPr>
            <w:rFonts w:ascii="Times New Roman" w:hAnsi="Times New Roman" w:cs="Times New Roman"/>
          </w:rPr>
          <w:delText>,</w:delText>
        </w:r>
      </w:del>
      <w:r w:rsidR="00EE732A">
        <w:rPr>
          <w:rFonts w:ascii="Times New Roman" w:hAnsi="Times New Roman" w:cs="Times New Roman"/>
        </w:rPr>
        <w:t xml:space="preserve"> </w:t>
      </w:r>
      <w:ins w:id="68" w:author="O'Sullivan, Ronan James" w:date="2023-07-03T11:25:00Z">
        <w:r w:rsidR="006D081A">
          <w:rPr>
            <w:rFonts w:ascii="Times New Roman" w:hAnsi="Times New Roman" w:cs="Times New Roman"/>
          </w:rPr>
          <w:t>Ho</w:t>
        </w:r>
      </w:ins>
      <w:del w:id="69" w:author="O'Sullivan, Ronan James" w:date="2023-07-03T11:25:00Z">
        <w:r w:rsidR="00EE732A" w:rsidDel="006D081A">
          <w:rPr>
            <w:rFonts w:ascii="Times New Roman" w:hAnsi="Times New Roman" w:cs="Times New Roman"/>
          </w:rPr>
          <w:delText>h</w:delText>
        </w:r>
      </w:del>
      <w:del w:id="70" w:author="O'Sullivan, Ronan James" w:date="2023-07-04T14:28:00Z">
        <w:r w:rsidR="00EE732A" w:rsidDel="00556EF8">
          <w:rPr>
            <w:rFonts w:ascii="Times New Roman" w:hAnsi="Times New Roman" w:cs="Times New Roman"/>
          </w:rPr>
          <w:delText>o</w:delText>
        </w:r>
      </w:del>
      <w:r w:rsidR="00EE732A">
        <w:rPr>
          <w:rFonts w:ascii="Times New Roman" w:hAnsi="Times New Roman" w:cs="Times New Roman"/>
        </w:rPr>
        <w:t xml:space="preserve">wever, </w:t>
      </w:r>
      <w:del w:id="71" w:author="O'Sullivan, Ronan James" w:date="2023-07-03T11:25:00Z">
        <w:r w:rsidR="00EE732A" w:rsidDel="006D081A">
          <w:rPr>
            <w:rFonts w:ascii="Times New Roman" w:hAnsi="Times New Roman" w:cs="Times New Roman"/>
          </w:rPr>
          <w:delText xml:space="preserve">for </w:delText>
        </w:r>
      </w:del>
      <w:ins w:id="72" w:author="O'Sullivan, Ronan James" w:date="2023-07-03T11:25:00Z">
        <w:r w:rsidR="006D081A">
          <w:rPr>
            <w:rFonts w:ascii="Times New Roman" w:hAnsi="Times New Roman" w:cs="Times New Roman"/>
          </w:rPr>
          <w:t xml:space="preserve">the </w:t>
        </w:r>
      </w:ins>
      <w:r w:rsidR="00EE732A">
        <w:rPr>
          <w:rFonts w:ascii="Times New Roman" w:hAnsi="Times New Roman" w:cs="Times New Roman"/>
        </w:rPr>
        <w:t>reasons</w:t>
      </w:r>
      <w:ins w:id="73" w:author="O'Sullivan, Ronan James" w:date="2023-07-03T11:25:00Z">
        <w:r w:rsidR="006D081A">
          <w:rPr>
            <w:rFonts w:ascii="Times New Roman" w:hAnsi="Times New Roman" w:cs="Times New Roman"/>
          </w:rPr>
          <w:t xml:space="preserve"> for this variation</w:t>
        </w:r>
      </w:ins>
      <w:del w:id="74" w:author="O'Sullivan, Ronan James" w:date="2023-07-03T11:26:00Z">
        <w:r w:rsidR="00EE732A" w:rsidDel="006D081A">
          <w:rPr>
            <w:rFonts w:ascii="Times New Roman" w:hAnsi="Times New Roman" w:cs="Times New Roman"/>
          </w:rPr>
          <w:delText xml:space="preserve"> that</w:delText>
        </w:r>
      </w:del>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del w:id="75" w:author="O'Sullivan, Ronan James" w:date="2023-07-03T11:27:00Z">
        <w:r w:rsidR="007B0B5B" w:rsidDel="006D081A">
          <w:rPr>
            <w:rFonts w:ascii="Times New Roman" w:hAnsi="Times New Roman" w:cs="Times New Roman"/>
          </w:rPr>
          <w:delText xml:space="preserve">role </w:delText>
        </w:r>
      </w:del>
      <w:ins w:id="76" w:author="O'Sullivan, Ronan James" w:date="2023-07-03T11:27:00Z">
        <w:r w:rsidR="006D081A">
          <w:rPr>
            <w:rFonts w:ascii="Times New Roman" w:hAnsi="Times New Roman" w:cs="Times New Roman"/>
          </w:rPr>
          <w:t>influence</w:t>
        </w:r>
      </w:ins>
      <w:del w:id="77" w:author="O'Sullivan, Ronan James" w:date="2023-07-03T11:27:00Z">
        <w:r w:rsidR="007B0B5B" w:rsidDel="006D081A">
          <w:rPr>
            <w:rFonts w:ascii="Times New Roman" w:hAnsi="Times New Roman" w:cs="Times New Roman"/>
          </w:rPr>
          <w:delText xml:space="preserve">of </w:delText>
        </w:r>
      </w:del>
      <w:ins w:id="78" w:author="O'Sullivan, Ronan James" w:date="2023-07-03T11:27:00Z">
        <w:r w:rsidR="006D081A">
          <w:rPr>
            <w:rFonts w:ascii="Times New Roman" w:hAnsi="Times New Roman" w:cs="Times New Roman"/>
          </w:rPr>
          <w:t xml:space="preserve"> </w:t>
        </w:r>
      </w:ins>
      <w:r w:rsidR="007B0B5B">
        <w:rPr>
          <w:rFonts w:ascii="Times New Roman" w:hAnsi="Times New Roman" w:cs="Times New Roman"/>
        </w:rPr>
        <w:t xml:space="preserve">soft selection </w:t>
      </w:r>
      <w:ins w:id="79" w:author="O'Sullivan, Ronan James" w:date="2023-07-03T11:29:00Z">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ins>
      <w:del w:id="80" w:author="O'Sullivan, Ronan James" w:date="2023-07-03T11:27:00Z">
        <w:r w:rsidR="007B0B5B" w:rsidDel="006D081A">
          <w:rPr>
            <w:rFonts w:ascii="Times New Roman" w:hAnsi="Times New Roman" w:cs="Times New Roman"/>
          </w:rPr>
          <w:delText>in influencing how sudden or continuous</w:delText>
        </w:r>
      </w:del>
      <w:ins w:id="81" w:author="O'Sullivan, Ronan James" w:date="2023-07-03T11:29:00Z">
        <w:r w:rsidR="00785512">
          <w:rPr>
            <w:rFonts w:ascii="Times New Roman" w:hAnsi="Times New Roman" w:cs="Times New Roman"/>
          </w:rPr>
          <w:t>of</w:t>
        </w:r>
      </w:ins>
      <w:ins w:id="82" w:author="O'Sullivan, Ronan James" w:date="2023-07-03T11:30:00Z">
        <w:r w:rsidR="00785512">
          <w:rPr>
            <w:rFonts w:ascii="Times New Roman" w:hAnsi="Times New Roman" w:cs="Times New Roman"/>
          </w:rPr>
          <w:t xml:space="preserve"> wild</w:t>
        </w:r>
      </w:ins>
      <w:ins w:id="83" w:author="O'Sullivan, Ronan James" w:date="2023-07-03T11:29:00Z">
        <w:r w:rsidR="00785512">
          <w:rPr>
            <w:rFonts w:ascii="Times New Roman" w:hAnsi="Times New Roman" w:cs="Times New Roman"/>
          </w:rPr>
          <w:t xml:space="preserve"> populations experiencing </w:t>
        </w:r>
      </w:ins>
      <w:del w:id="84" w:author="O'Sullivan, Ronan James" w:date="2023-07-03T11:27:00Z">
        <w:r w:rsidR="007B0B5B" w:rsidDel="006D081A">
          <w:rPr>
            <w:rFonts w:ascii="Times New Roman" w:hAnsi="Times New Roman" w:cs="Times New Roman"/>
          </w:rPr>
          <w:delText xml:space="preserve"> </w:delText>
        </w:r>
      </w:del>
      <w:r w:rsidR="007B0B5B">
        <w:rPr>
          <w:rFonts w:ascii="Times New Roman" w:hAnsi="Times New Roman" w:cs="Times New Roman"/>
        </w:rPr>
        <w:t xml:space="preserve">intrusion </w:t>
      </w:r>
      <w:del w:id="85" w:author="O'Sullivan, Ronan James" w:date="2023-07-03T11:30:00Z">
        <w:r w:rsidR="007B0B5B" w:rsidDel="00785512">
          <w:rPr>
            <w:rFonts w:ascii="Times New Roman" w:hAnsi="Times New Roman" w:cs="Times New Roman"/>
          </w:rPr>
          <w:delText xml:space="preserve">of </w:delText>
        </w:r>
      </w:del>
      <w:ins w:id="86" w:author="O'Sullivan, Ronan James" w:date="2023-07-03T11:30:00Z">
        <w:r w:rsidR="00785512">
          <w:rPr>
            <w:rFonts w:ascii="Times New Roman" w:hAnsi="Times New Roman" w:cs="Times New Roman"/>
          </w:rPr>
          <w:t xml:space="preserve">form </w:t>
        </w:r>
      </w:ins>
      <w:r w:rsidR="007B0B5B">
        <w:rPr>
          <w:rFonts w:ascii="Times New Roman" w:hAnsi="Times New Roman" w:cs="Times New Roman"/>
        </w:rPr>
        <w:t xml:space="preserve">foreign/domesticated </w:t>
      </w:r>
      <w:del w:id="87" w:author="O'Sullivan, Ronan James" w:date="2023-07-03T11:28:00Z">
        <w:r w:rsidR="007B0B5B" w:rsidDel="006D081A">
          <w:rPr>
            <w:rFonts w:ascii="Times New Roman" w:hAnsi="Times New Roman" w:cs="Times New Roman"/>
          </w:rPr>
          <w:delText xml:space="preserve">individuals </w:delText>
        </w:r>
      </w:del>
      <w:ins w:id="88" w:author="O'Sullivan, Ronan James" w:date="2023-07-03T11:30:00Z">
        <w:r w:rsidR="00785512">
          <w:rPr>
            <w:rFonts w:ascii="Times New Roman" w:hAnsi="Times New Roman" w:cs="Times New Roman"/>
          </w:rPr>
          <w:t>individuals</w:t>
        </w:r>
      </w:ins>
      <w:del w:id="89" w:author="O'Sullivan, Ronan James" w:date="2023-07-03T11:30:00Z">
        <w:r w:rsidR="007B0B5B" w:rsidDel="00785512">
          <w:rPr>
            <w:rFonts w:ascii="Times New Roman" w:hAnsi="Times New Roman" w:cs="Times New Roman"/>
          </w:rPr>
          <w:delText>into a wild population</w:delText>
        </w:r>
        <w:r w:rsidR="007B0B5B" w:rsidRPr="007B0B5B" w:rsidDel="00785512">
          <w:rPr>
            <w:rFonts w:ascii="Times New Roman" w:hAnsi="Times New Roman" w:cs="Times New Roman"/>
          </w:rPr>
          <w:delText xml:space="preserve"> </w:delText>
        </w:r>
        <w:r w:rsidR="007B0B5B" w:rsidDel="00785512">
          <w:rPr>
            <w:rFonts w:ascii="Times New Roman" w:hAnsi="Times New Roman" w:cs="Times New Roman"/>
          </w:rPr>
          <w:delText>affects</w:delText>
        </w:r>
      </w:del>
      <w:del w:id="90" w:author="O'Sullivan, Ronan James" w:date="2023-07-03T11:29:00Z">
        <w:r w:rsidR="007B0B5B" w:rsidDel="00785512">
          <w:rPr>
            <w:rFonts w:ascii="Times New Roman" w:hAnsi="Times New Roman" w:cs="Times New Roman"/>
          </w:rPr>
          <w:delText xml:space="preserve"> </w:delText>
        </w:r>
        <w:r w:rsidR="00F67DF1" w:rsidDel="00785512">
          <w:rPr>
            <w:rFonts w:ascii="Times New Roman" w:hAnsi="Times New Roman" w:cs="Times New Roman"/>
          </w:rPr>
          <w:delText>the evolutionary</w:delText>
        </w:r>
        <w:r w:rsidR="007B0B5B" w:rsidDel="00785512">
          <w:rPr>
            <w:rFonts w:ascii="Times New Roman" w:hAnsi="Times New Roman" w:cs="Times New Roman"/>
          </w:rPr>
          <w:delText xml:space="preserve"> and population dynamics</w:delText>
        </w:r>
      </w:del>
      <w:r w:rsidR="007B0B5B">
        <w:rPr>
          <w:rFonts w:ascii="Times New Roman" w:hAnsi="Times New Roman" w:cs="Times New Roman"/>
        </w:rPr>
        <w:t>.</w:t>
      </w:r>
      <w:ins w:id="91" w:author="O'Sullivan, Ronan James" w:date="2023-07-03T11:31:00Z">
        <w:r w:rsidR="00785512">
          <w:rPr>
            <w:rFonts w:ascii="Times New Roman" w:hAnsi="Times New Roman" w:cs="Times New Roman"/>
          </w:rPr>
          <w:t xml:space="preserve"> </w:t>
        </w:r>
      </w:ins>
      <w:ins w:id="92" w:author="O'Sullivan, Ronan James" w:date="2023-07-04T14:23:00Z">
        <w:r w:rsidR="00556EF8">
          <w:rPr>
            <w:rFonts w:ascii="Times New Roman" w:hAnsi="Times New Roman" w:cs="Times New Roman"/>
          </w:rPr>
          <w:t>While based on a general</w:t>
        </w:r>
      </w:ins>
      <w:ins w:id="93" w:author="O'Sullivan, Ronan James" w:date="2023-07-04T14:24:00Z">
        <w:r w:rsidR="00556EF8">
          <w:rPr>
            <w:rFonts w:ascii="Times New Roman" w:hAnsi="Times New Roman" w:cs="Times New Roman"/>
          </w:rPr>
          <w:t>ised</w:t>
        </w:r>
      </w:ins>
      <w:ins w:id="94" w:author="O'Sullivan, Ronan James" w:date="2023-07-04T14:23:00Z">
        <w:r w:rsidR="00556EF8">
          <w:rPr>
            <w:rFonts w:ascii="Times New Roman" w:hAnsi="Times New Roman" w:cs="Times New Roman"/>
          </w:rPr>
          <w:t xml:space="preserve"> salmonine lifecycle</w:t>
        </w:r>
      </w:ins>
      <w:ins w:id="95" w:author="O'Sullivan, Ronan James" w:date="2023-07-04T14:24:00Z">
        <w:r w:rsidR="00556EF8">
          <w:rPr>
            <w:rFonts w:ascii="Times New Roman" w:hAnsi="Times New Roman" w:cs="Times New Roman"/>
          </w:rPr>
          <w:t xml:space="preserve">, </w:t>
        </w:r>
      </w:ins>
      <w:del w:id="96" w:author="O'Sullivan, Ronan James" w:date="2023-07-03T11:31:00Z">
        <w:r w:rsidR="007B0B5B" w:rsidDel="00785512">
          <w:rPr>
            <w:rFonts w:ascii="Times New Roman" w:hAnsi="Times New Roman" w:cs="Times New Roman"/>
          </w:rPr>
          <w:delText xml:space="preserve"> </w:delText>
        </w:r>
      </w:del>
      <w:del w:id="97" w:author="O'Sullivan, Ronan James" w:date="2023-07-04T14:24:00Z">
        <w:r w:rsidR="007B0B5B" w:rsidDel="00556EF8">
          <w:rPr>
            <w:rFonts w:ascii="Times New Roman" w:hAnsi="Times New Roman" w:cs="Times New Roman"/>
          </w:rPr>
          <w:delText>T</w:delText>
        </w:r>
      </w:del>
      <w:ins w:id="98" w:author="O'Sullivan, Ronan James" w:date="2023-07-04T14:24:00Z">
        <w:r w:rsidR="00556EF8">
          <w:rPr>
            <w:rFonts w:ascii="Times New Roman" w:hAnsi="Times New Roman" w:cs="Times New Roman"/>
          </w:rPr>
          <w:t>t</w:t>
        </w:r>
      </w:ins>
      <w:r w:rsidR="007B0B5B">
        <w:rPr>
          <w:rFonts w:ascii="Times New Roman" w:hAnsi="Times New Roman" w:cs="Times New Roman"/>
        </w:rPr>
        <w:t xml:space="preserve">he model </w:t>
      </w:r>
      <w:ins w:id="99" w:author="O'Sullivan, Ronan James" w:date="2023-07-03T11:31:00Z">
        <w:r w:rsidR="00785512">
          <w:rPr>
            <w:rFonts w:ascii="Times New Roman" w:hAnsi="Times New Roman" w:cs="Times New Roman"/>
          </w:rPr>
          <w:t xml:space="preserve">is </w:t>
        </w:r>
      </w:ins>
      <w:del w:id="100" w:author="O'Sullivan, Ronan James" w:date="2023-07-03T11:31:00Z">
        <w:r w:rsidR="007B0B5B" w:rsidDel="00785512">
          <w:rPr>
            <w:rFonts w:ascii="Times New Roman" w:hAnsi="Times New Roman" w:cs="Times New Roman"/>
          </w:rPr>
          <w:delText xml:space="preserve">is loosely based on a salmonid fish but is </w:delText>
        </w:r>
      </w:del>
      <w:del w:id="101" w:author="O'Sullivan, Ronan James" w:date="2023-07-04T14:24:00Z">
        <w:r w:rsidR="007B0B5B" w:rsidDel="00556EF8">
          <w:rPr>
            <w:rFonts w:ascii="Times New Roman" w:hAnsi="Times New Roman" w:cs="Times New Roman"/>
          </w:rPr>
          <w:delText xml:space="preserve">generally </w:delText>
        </w:r>
      </w:del>
      <w:r w:rsidR="007B0B5B">
        <w:rPr>
          <w:rFonts w:ascii="Times New Roman" w:hAnsi="Times New Roman" w:cs="Times New Roman"/>
        </w:rPr>
        <w:t xml:space="preserve">applicable to any </w:t>
      </w:r>
      <w:del w:id="102" w:author="O'Sullivan, Ronan James" w:date="2023-07-03T11:31:00Z">
        <w:r w:rsidR="007B0B5B" w:rsidDel="00785512">
          <w:rPr>
            <w:rFonts w:ascii="Times New Roman" w:hAnsi="Times New Roman" w:cs="Times New Roman"/>
          </w:rPr>
          <w:delText xml:space="preserve">species </w:delText>
        </w:r>
      </w:del>
      <w:ins w:id="103" w:author="O'Sullivan, Ronan James" w:date="2023-07-03T11:31:00Z">
        <w:r w:rsidR="00785512">
          <w:rPr>
            <w:rFonts w:ascii="Times New Roman" w:hAnsi="Times New Roman" w:cs="Times New Roman"/>
          </w:rPr>
          <w:t xml:space="preserve">taxon </w:t>
        </w:r>
      </w:ins>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ins w:id="104" w:author="O'Sullivan, Ronan James" w:date="2023-07-03T11:31:00Z">
        <w:r w:rsidR="00785512">
          <w:rPr>
            <w:rFonts w:ascii="Times New Roman" w:hAnsi="Times New Roman" w:cs="Times New Roman"/>
          </w:rPr>
          <w:t xml:space="preserve">, in addition to </w:t>
        </w:r>
      </w:ins>
      <w:del w:id="105" w:author="O'Sullivan, Ronan James" w:date="2023-07-03T11:31:00Z">
        <w:r w:rsidR="00376EF3" w:rsidDel="00785512">
          <w:rPr>
            <w:rFonts w:ascii="Times New Roman" w:hAnsi="Times New Roman" w:cs="Times New Roman"/>
          </w:rPr>
          <w:delText xml:space="preserve"> plus </w:delText>
        </w:r>
      </w:del>
      <w:r w:rsidR="00376EF3">
        <w:rPr>
          <w:rFonts w:ascii="Times New Roman" w:hAnsi="Times New Roman" w:cs="Times New Roman"/>
        </w:rPr>
        <w:t>phenotype-dependent competition for a limiting resource (e.g., breeding sites</w:t>
      </w:r>
      <w:ins w:id="106" w:author="O'Sullivan, Ronan James" w:date="2023-07-03T11:31:00Z">
        <w:r w:rsidR="00785512">
          <w:rPr>
            <w:rFonts w:ascii="Times New Roman" w:hAnsi="Times New Roman" w:cs="Times New Roman"/>
          </w:rPr>
          <w:t xml:space="preserve">, </w:t>
        </w:r>
      </w:ins>
      <w:del w:id="107" w:author="O'Sullivan, Ronan James" w:date="2023-07-03T11:31:00Z">
        <w:r w:rsidR="00376EF3" w:rsidDel="00785512">
          <w:rPr>
            <w:rFonts w:ascii="Times New Roman" w:hAnsi="Times New Roman" w:cs="Times New Roman"/>
          </w:rPr>
          <w:delText xml:space="preserve"> or </w:delText>
        </w:r>
      </w:del>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one-off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ins w:id="108" w:author="O'Sullivan, Ronan James" w:date="2023-07-04T14:24:00Z">
        <w:r w:rsidR="00556EF8">
          <w:rPr>
            <w:rFonts w:ascii="Times New Roman" w:hAnsi="Times New Roman" w:cs="Times New Roman"/>
          </w:rPr>
          <w:t xml:space="preserve">or </w:t>
        </w:r>
      </w:ins>
      <w:del w:id="109" w:author="O'Sullivan, Ronan James" w:date="2023-07-04T14:24:00Z">
        <w:r w:rsidR="00FB2761" w:rsidDel="00556EF8">
          <w:rPr>
            <w:rFonts w:ascii="Times New Roman" w:hAnsi="Times New Roman" w:cs="Times New Roman"/>
          </w:rPr>
          <w:delText xml:space="preserve">or </w:delText>
        </w:r>
      </w:del>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ins w:id="110" w:author="O'Sullivan, Ronan James" w:date="2023-07-03T11:32:00Z">
        <w:r w:rsidR="00785512">
          <w:rPr>
            <w:rFonts w:ascii="Times New Roman" w:hAnsi="Times New Roman" w:cs="Times New Roman"/>
          </w:rPr>
          <w:t>ad</w:t>
        </w:r>
      </w:ins>
      <w:r w:rsidR="00216B07">
        <w:rPr>
          <w:rFonts w:ascii="Times New Roman" w:hAnsi="Times New Roman" w:cs="Times New Roman"/>
        </w:rPr>
        <w:t>mixed population</w:t>
      </w:r>
      <w:ins w:id="111" w:author="O'Sullivan, Ronan James" w:date="2023-07-03T11:32:00Z">
        <w:r w:rsidR="00785512">
          <w:rPr>
            <w:rFonts w:ascii="Times New Roman" w:hAnsi="Times New Roman" w:cs="Times New Roman"/>
          </w:rPr>
          <w:t>. This had</w:t>
        </w:r>
      </w:ins>
      <w:del w:id="112" w:author="O'Sullivan, Ronan James" w:date="2023-07-03T11:32:00Z">
        <w:r w:rsidR="00216B07" w:rsidDel="00785512">
          <w:rPr>
            <w:rFonts w:ascii="Times New Roman" w:hAnsi="Times New Roman" w:cs="Times New Roman"/>
          </w:rPr>
          <w:delText>,</w:delText>
        </w:r>
        <w:r w:rsidR="006A51FA" w:rsidDel="00785512">
          <w:rPr>
            <w:rFonts w:ascii="Times New Roman" w:hAnsi="Times New Roman" w:cs="Times New Roman"/>
          </w:rPr>
          <w:delText xml:space="preserve"> with</w:delText>
        </w:r>
      </w:del>
      <w:r w:rsidR="006A51FA">
        <w:rPr>
          <w:rFonts w:ascii="Times New Roman" w:hAnsi="Times New Roman" w:cs="Times New Roman"/>
        </w:rPr>
        <w:t xml:space="preserve"> </w:t>
      </w:r>
      <w:r w:rsidR="00216B07">
        <w:rPr>
          <w:rFonts w:ascii="Times New Roman" w:hAnsi="Times New Roman" w:cs="Times New Roman"/>
        </w:rPr>
        <w:t>negative consequences for population size and</w:t>
      </w:r>
      <w:ins w:id="113" w:author="O'Sullivan, Ronan James" w:date="2023-07-03T11:32:00Z">
        <w:r w:rsidR="00785512">
          <w:rPr>
            <w:rFonts w:ascii="Times New Roman" w:hAnsi="Times New Roman" w:cs="Times New Roman"/>
          </w:rPr>
          <w:t xml:space="preserve"> population</w:t>
        </w:r>
      </w:ins>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and </w:t>
      </w:r>
      <w:commentRangeStart w:id="114"/>
      <w:r w:rsidR="001C0902">
        <w:rPr>
          <w:rFonts w:ascii="Times New Roman" w:hAnsi="Times New Roman" w:cs="Times New Roman"/>
        </w:rPr>
        <w:t xml:space="preserve">hard selection, </w:t>
      </w:r>
      <w:commentRangeEnd w:id="114"/>
      <w:r w:rsidR="00785512">
        <w:rPr>
          <w:rStyle w:val="CommentReference"/>
        </w:rPr>
        <w:commentReference w:id="114"/>
      </w:r>
      <w:r w:rsidR="001C0902">
        <w:rPr>
          <w:rFonts w:ascii="Times New Roman" w:hAnsi="Times New Roman" w:cs="Times New Roman"/>
        </w:rPr>
        <w:t xml:space="preserve">which may be critical to determining the impacts of captive breeding programmes and </w:t>
      </w:r>
      <w:del w:id="115" w:author="O'Sullivan, Ronan James" w:date="2023-07-04T14:25:00Z">
        <w:r w:rsidR="001C0902" w:rsidDel="00556EF8">
          <w:rPr>
            <w:rFonts w:ascii="Times New Roman" w:hAnsi="Times New Roman" w:cs="Times New Roman"/>
          </w:rPr>
          <w:delText xml:space="preserve">farm </w:delText>
        </w:r>
      </w:del>
      <w:ins w:id="116" w:author="O'Sullivan, Ronan James" w:date="2023-07-04T14:25:00Z">
        <w:r w:rsidR="00556EF8">
          <w:rPr>
            <w:rFonts w:ascii="Times New Roman" w:hAnsi="Times New Roman" w:cs="Times New Roman"/>
          </w:rPr>
          <w:t xml:space="preserve">domesticated </w:t>
        </w:r>
      </w:ins>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ins w:id="117" w:author="O'Sullivan, Ronan James" w:date="2023-07-04T16:24:00Z"/>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38728FFC"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del w:id="118" w:author="O'Sullivan, Ronan James" w:date="2023-07-04T14:26:00Z">
        <w:r w:rsidRPr="009F769B" w:rsidDel="00556EF8">
          <w:rPr>
            <w:rFonts w:ascii="Times New Roman" w:hAnsi="Times New Roman" w:cs="Times New Roman"/>
          </w:rPr>
          <w:delText>This l</w:delText>
        </w:r>
      </w:del>
      <w:ins w:id="119" w:author="O'Sullivan, Ronan James" w:date="2023-07-04T14:26:00Z">
        <w:r w:rsidR="00556EF8">
          <w:rPr>
            <w:rFonts w:ascii="Times New Roman" w:hAnsi="Times New Roman" w:cs="Times New Roman"/>
          </w:rPr>
          <w:t>L</w:t>
        </w:r>
      </w:ins>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del w:id="120" w:author="O'Sullivan, Ronan James" w:date="2023-07-04T14:26:00Z">
        <w:r w:rsidR="000E63E0" w:rsidRPr="009F769B" w:rsidDel="00556EF8">
          <w:rPr>
            <w:rFonts w:ascii="Times New Roman" w:hAnsi="Times New Roman" w:cs="Times New Roman"/>
          </w:rPr>
          <w:delText xml:space="preserve">types </w:delText>
        </w:r>
        <w:r w:rsidRPr="009F769B" w:rsidDel="00556EF8">
          <w:rPr>
            <w:rFonts w:ascii="Times New Roman" w:hAnsi="Times New Roman" w:cs="Times New Roman"/>
          </w:rPr>
          <w:delText xml:space="preserve">of </w:delText>
        </w:r>
      </w:del>
      <w:r w:rsidRPr="009F769B">
        <w:rPr>
          <w:rFonts w:ascii="Times New Roman" w:hAnsi="Times New Roman" w:cs="Times New Roman"/>
        </w:rPr>
        <w:t xml:space="preserve">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ins w:id="121" w:author="O'Sullivan, Ronan James" w:date="2023-07-04T14:26:00Z">
        <w:r w:rsidR="00556EF8">
          <w:rPr>
            <w:rFonts w:ascii="Times New Roman" w:hAnsi="Times New Roman" w:cs="Times New Roman"/>
          </w:rPr>
          <w:t xml:space="preserve">may </w:t>
        </w:r>
      </w:ins>
      <w:del w:id="122" w:author="O'Sullivan, Ronan James" w:date="2023-07-03T11:37:00Z">
        <w:r w:rsidR="000E63E0" w:rsidRPr="009F769B" w:rsidDel="00785512">
          <w:rPr>
            <w:rFonts w:ascii="Times New Roman" w:hAnsi="Times New Roman" w:cs="Times New Roman"/>
          </w:rPr>
          <w:delText xml:space="preserve">can </w:delText>
        </w:r>
      </w:del>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del w:id="123" w:author="O'Sullivan, Ronan James" w:date="2023-07-04T14:26:00Z">
        <w:r w:rsidR="00AB2EBF" w:rsidRPr="009F769B" w:rsidDel="00556EF8">
          <w:rPr>
            <w:rFonts w:ascii="Times New Roman" w:hAnsi="Times New Roman" w:cs="Times New Roman"/>
          </w:rPr>
          <w:delText xml:space="preserve"> or </w:delText>
        </w:r>
      </w:del>
      <w:ins w:id="124" w:author="O'Sullivan, Ronan James" w:date="2023-07-04T14:26:00Z">
        <w:r w:rsidR="00556EF8">
          <w:rPr>
            <w:rFonts w:ascii="Times New Roman" w:hAnsi="Times New Roman" w:cs="Times New Roman"/>
          </w:rPr>
          <w:t>/</w:t>
        </w:r>
      </w:ins>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del w:id="125" w:author="O'Sullivan, Ronan James" w:date="2023-07-03T11:37:00Z">
        <w:r w:rsidR="00AB2EBF" w:rsidRPr="009F769B" w:rsidDel="00785512">
          <w:rPr>
            <w:rFonts w:ascii="Times New Roman" w:hAnsi="Times New Roman" w:cs="Times New Roman"/>
          </w:rPr>
          <w:delText>environment</w:delText>
        </w:r>
        <w:r w:rsidR="00AD36C7" w:rsidRPr="009F769B" w:rsidDel="00785512">
          <w:rPr>
            <w:rFonts w:ascii="Times New Roman" w:hAnsi="Times New Roman" w:cs="Times New Roman"/>
          </w:rPr>
          <w:delText xml:space="preserve"> </w:delText>
        </w:r>
      </w:del>
      <w:ins w:id="126" w:author="O'Sullivan, Ronan James" w:date="2023-07-03T11:37:00Z">
        <w:r w:rsidR="00785512">
          <w:rPr>
            <w:rFonts w:ascii="Times New Roman" w:hAnsi="Times New Roman" w:cs="Times New Roman"/>
          </w:rPr>
          <w:t>landscape</w:t>
        </w:r>
      </w:ins>
      <w:ins w:id="127" w:author="O'Sullivan, Ronan James" w:date="2023-07-04T14:26:00Z">
        <w:r w:rsidR="00556EF8">
          <w:rPr>
            <w:rFonts w:ascii="Times New Roman" w:hAnsi="Times New Roman" w:cs="Times New Roman"/>
          </w:rPr>
          <w:t>s</w:t>
        </w:r>
      </w:ins>
      <w:ins w:id="128" w:author="O'Sullivan, Ronan James" w:date="2023-07-03T11:37:00Z">
        <w:r w:rsidR="00785512" w:rsidRPr="009F769B">
          <w:rPr>
            <w:rFonts w:ascii="Times New Roman" w:hAnsi="Times New Roman" w:cs="Times New Roman"/>
          </w:rPr>
          <w:t xml:space="preserve"> </w:t>
        </w:r>
      </w:ins>
      <w:del w:id="129" w:author="O'Sullivan, Ronan James" w:date="2023-07-04T14:26:00Z">
        <w:r w:rsidR="00AD36C7" w:rsidRPr="009F769B" w:rsidDel="00556EF8">
          <w:rPr>
            <w:rFonts w:ascii="Times New Roman" w:hAnsi="Times New Roman" w:cs="Times New Roman"/>
          </w:rPr>
          <w:delText>directly</w:delText>
        </w:r>
        <w:r w:rsidR="00DD4605" w:rsidDel="00556EF8">
          <w:rPr>
            <w:rFonts w:ascii="Times New Roman" w:hAnsi="Times New Roman" w:cs="Times New Roman"/>
          </w:rPr>
          <w:delText xml:space="preserve"> </w:delText>
        </w:r>
      </w:del>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ins w:id="130" w:author="O'Sullivan, Ronan James" w:date="2023-07-04T14:27:00Z">
        <w:r w:rsidR="00556EF8">
          <w:rPr>
            <w:rFonts w:ascii="Times New Roman" w:hAnsi="Times New Roman" w:cs="Times New Roman"/>
          </w:rPr>
          <w:t>trait</w:t>
        </w:r>
      </w:ins>
      <w:ins w:id="131" w:author="O'Sullivan, Ronan James" w:date="2023-07-03T11:38:00Z">
        <w:r w:rsidR="00785512">
          <w:rPr>
            <w:rFonts w:ascii="Times New Roman" w:hAnsi="Times New Roman" w:cs="Times New Roman"/>
          </w:rPr>
          <w:t xml:space="preserve"> optima</w:t>
        </w:r>
      </w:ins>
      <w:ins w:id="132" w:author="O'Sullivan, Ronan James" w:date="2023-07-04T14:27:00Z">
        <w:r w:rsidR="00556EF8">
          <w:rPr>
            <w:rFonts w:ascii="Times New Roman" w:hAnsi="Times New Roman" w:cs="Times New Roman"/>
          </w:rPr>
          <w:t xml:space="preserve"> </w:t>
        </w:r>
      </w:ins>
      <w:del w:id="133" w:author="O'Sullivan, Ronan James" w:date="2023-07-04T14:27:00Z">
        <w:r w:rsidR="000E63E0" w:rsidRPr="009F769B" w:rsidDel="00556EF8">
          <w:rPr>
            <w:rFonts w:ascii="Times New Roman" w:hAnsi="Times New Roman" w:cs="Times New Roman"/>
          </w:rPr>
          <w:delText>adaptive landscape</w:delText>
        </w:r>
        <w:r w:rsidR="00DC7FDE" w:rsidRPr="009F769B" w:rsidDel="00556EF8">
          <w:rPr>
            <w:rFonts w:ascii="Times New Roman" w:hAnsi="Times New Roman" w:cs="Times New Roman"/>
          </w:rPr>
          <w:delText xml:space="preserve"> </w:delText>
        </w:r>
      </w:del>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w:t>
      </w:r>
      <w:proofErr w:type="spellStart"/>
      <w:r w:rsidR="00182D0E" w:rsidRPr="009F769B">
        <w:rPr>
          <w:rFonts w:ascii="Times New Roman" w:hAnsi="Times New Roman" w:cs="Times New Roman"/>
        </w:rPr>
        <w:t>Chevin</w:t>
      </w:r>
      <w:proofErr w:type="spellEnd"/>
      <w:r w:rsidR="00182D0E" w:rsidRPr="009F769B">
        <w:rPr>
          <w:rFonts w:ascii="Times New Roman" w:hAnsi="Times New Roman" w:cs="Times New Roman"/>
        </w:rPr>
        <w:t xml:space="preserve">, </w:t>
      </w:r>
      <w:proofErr w:type="spellStart"/>
      <w:r w:rsidR="00182D0E" w:rsidRPr="009F769B">
        <w:rPr>
          <w:rFonts w:ascii="Times New Roman" w:hAnsi="Times New Roman" w:cs="Times New Roman"/>
        </w:rPr>
        <w:t>Lande</w:t>
      </w:r>
      <w:proofErr w:type="spellEnd"/>
      <w:r w:rsidR="00182D0E" w:rsidRPr="009F769B">
        <w:rPr>
          <w:rFonts w:ascii="Times New Roman" w:hAnsi="Times New Roman" w:cs="Times New Roman"/>
        </w:rPr>
        <w:t>,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w:t>
      </w:r>
      <w:commentRangeStart w:id="134"/>
      <w:del w:id="135" w:author="O'Sullivan, Ronan James" w:date="2023-07-03T11:38:00Z">
        <w:r w:rsidR="00DD4605" w:rsidDel="00785512">
          <w:rPr>
            <w:rFonts w:ascii="Times New Roman" w:hAnsi="Times New Roman" w:cs="Times New Roman"/>
          </w:rPr>
          <w:delText>coadapted gene complexe</w:delText>
        </w:r>
      </w:del>
      <w:commentRangeEnd w:id="134"/>
      <w:r w:rsidR="007D7D69">
        <w:rPr>
          <w:rStyle w:val="CommentReference"/>
        </w:rPr>
        <w:commentReference w:id="134"/>
      </w:r>
      <w:del w:id="136" w:author="O'Sullivan, Ronan James" w:date="2023-07-03T11:38:00Z">
        <w:r w:rsidR="00DD4605" w:rsidDel="00785512">
          <w:rPr>
            <w:rFonts w:ascii="Times New Roman" w:hAnsi="Times New Roman" w:cs="Times New Roman"/>
          </w:rPr>
          <w:delText>s</w:delText>
        </w:r>
      </w:del>
      <w:ins w:id="137" w:author="O'Sullivan, Ronan James" w:date="2023-07-03T11:38:00Z">
        <w:r w:rsidR="00785512">
          <w:rPr>
            <w:rFonts w:ascii="Times New Roman" w:hAnsi="Times New Roman" w:cs="Times New Roman"/>
          </w:rPr>
          <w:t>adaptive linkage disequilibrium</w:t>
        </w:r>
      </w:ins>
      <w:r w:rsidR="00DD4605">
        <w:rPr>
          <w:rFonts w:ascii="Times New Roman" w:hAnsi="Times New Roman" w:cs="Times New Roman"/>
        </w:rPr>
        <w:t xml:space="preserve"> (intrinsic outbreeding depression</w:t>
      </w:r>
      <w:ins w:id="138" w:author="O'Sullivan, Ronan James" w:date="2023-07-04T14:47:00Z">
        <w:r w:rsidR="004C7A5F">
          <w:rPr>
            <w:rFonts w:ascii="Times New Roman" w:hAnsi="Times New Roman" w:cs="Times New Roman"/>
          </w:rPr>
          <w:t xml:space="preserve"> -</w:t>
        </w:r>
      </w:ins>
      <w:del w:id="139" w:author="O'Sullivan, Ronan James" w:date="2023-07-04T14:47:00Z">
        <w:r w:rsidR="00DD4605" w:rsidDel="004C7A5F">
          <w:rPr>
            <w:rFonts w:ascii="Times New Roman" w:hAnsi="Times New Roman" w:cs="Times New Roman"/>
          </w:rPr>
          <w:delText>)</w:delText>
        </w:r>
      </w:del>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del w:id="140" w:author="O'Sullivan, Ronan James" w:date="2023-07-04T14:47:00Z">
        <w:r w:rsidR="0068776E" w:rsidRPr="009F769B" w:rsidDel="004C7A5F">
          <w:rPr>
            <w:rFonts w:ascii="Times New Roman" w:hAnsi="Times New Roman" w:cs="Times New Roman"/>
          </w:rPr>
          <w:delText>(</w:delText>
        </w:r>
      </w:del>
      <w:proofErr w:type="spellStart"/>
      <w:r w:rsidR="0068776E" w:rsidRPr="009F769B">
        <w:rPr>
          <w:rFonts w:ascii="Times New Roman" w:hAnsi="Times New Roman" w:cs="Times New Roman"/>
        </w:rPr>
        <w:t>Grabenstein</w:t>
      </w:r>
      <w:proofErr w:type="spellEnd"/>
      <w:r w:rsidR="0068776E" w:rsidRPr="009F769B">
        <w:rPr>
          <w:rFonts w:ascii="Times New Roman" w:hAnsi="Times New Roman" w:cs="Times New Roman"/>
        </w:rPr>
        <w:t xml:space="preserve">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del w:id="141" w:author="O'Sullivan, Ronan James" w:date="2023-07-03T11:41:00Z">
        <w:r w:rsidR="0068776E" w:rsidRPr="009F769B" w:rsidDel="007D7D69">
          <w:rPr>
            <w:rFonts w:ascii="Times New Roman" w:hAnsi="Times New Roman" w:cs="Times New Roman"/>
          </w:rPr>
          <w:delText xml:space="preserve">species </w:delText>
        </w:r>
      </w:del>
      <w:ins w:id="142" w:author="O'Sullivan, Ronan James" w:date="2023-07-03T11:41:00Z">
        <w:r w:rsidR="007D7D69">
          <w:rPr>
            <w:rFonts w:ascii="Times New Roman" w:hAnsi="Times New Roman" w:cs="Times New Roman"/>
          </w:rPr>
          <w:t>taxa</w:t>
        </w:r>
        <w:r w:rsidR="007D7D69" w:rsidRPr="009F769B">
          <w:rPr>
            <w:rFonts w:ascii="Times New Roman" w:hAnsi="Times New Roman" w:cs="Times New Roman"/>
          </w:rPr>
          <w:t xml:space="preserve"> </w:t>
        </w:r>
      </w:ins>
      <w:r w:rsidR="0068776E" w:rsidRPr="009F769B">
        <w:rPr>
          <w:rFonts w:ascii="Times New Roman" w:hAnsi="Times New Roman" w:cs="Times New Roman"/>
        </w:rPr>
        <w:t>shift their distributions in response to climate change, intentional introductions/translocations occur, or domesticated individuals escape</w:t>
      </w:r>
      <w:ins w:id="143" w:author="O'Sullivan, Ronan James" w:date="2023-07-04T14:28:00Z">
        <w:r w:rsidR="00556EF8">
          <w:rPr>
            <w:rFonts w:ascii="Times New Roman" w:hAnsi="Times New Roman" w:cs="Times New Roman"/>
          </w:rPr>
          <w:t xml:space="preserve"> into wild populations</w:t>
        </w:r>
      </w:ins>
      <w:ins w:id="144" w:author="O'Sullivan, Ronan James" w:date="2023-07-04T14:29:00Z">
        <w:r w:rsidR="00556EF8">
          <w:rPr>
            <w:rFonts w:ascii="Times New Roman" w:hAnsi="Times New Roman" w:cs="Times New Roman"/>
          </w:rPr>
          <w:t xml:space="preserve">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ins>
      <w:ins w:id="145" w:author="O'Sullivan, Ronan James" w:date="2023-07-03T11:42:00Z">
        <w:r w:rsidR="007D7D69">
          <w:rPr>
            <w:rFonts w:ascii="Times New Roman" w:hAnsi="Times New Roman" w:cs="Times New Roman"/>
          </w:rPr>
          <w:t>.</w:t>
        </w:r>
      </w:ins>
      <w:del w:id="146" w:author="O'Sullivan, Ronan James" w:date="2023-07-03T11:42:00Z">
        <w:r w:rsidR="0068776E" w:rsidRPr="009F769B" w:rsidDel="007D7D69">
          <w:rPr>
            <w:rFonts w:ascii="Times New Roman" w:hAnsi="Times New Roman" w:cs="Times New Roman"/>
          </w:rPr>
          <w:delText xml:space="preserve"> </w:delText>
        </w:r>
        <w:commentRangeStart w:id="147"/>
        <w:r w:rsidR="0068776E" w:rsidRPr="009F769B" w:rsidDel="007D7D69">
          <w:rPr>
            <w:rFonts w:ascii="Times New Roman" w:hAnsi="Times New Roman" w:cs="Times New Roman"/>
          </w:rPr>
          <w:delText>from captivity</w:delText>
        </w:r>
      </w:del>
      <w:del w:id="148" w:author="O'Sullivan, Ronan James" w:date="2023-07-04T14:28:00Z">
        <w:r w:rsidR="0068776E" w:rsidRPr="009F769B" w:rsidDel="00556EF8">
          <w:rPr>
            <w:rFonts w:ascii="Times New Roman" w:hAnsi="Times New Roman" w:cs="Times New Roman"/>
          </w:rPr>
          <w:delText>,</w:delText>
        </w:r>
      </w:del>
      <w:ins w:id="149" w:author="O'Sullivan, Ronan James" w:date="2023-07-03T11:42:00Z">
        <w:r w:rsidR="007D7D69">
          <w:rPr>
            <w:rFonts w:ascii="Times New Roman" w:hAnsi="Times New Roman" w:cs="Times New Roman"/>
          </w:rPr>
          <w:t xml:space="preserve"> </w:t>
        </w:r>
      </w:ins>
      <w:del w:id="150" w:author="O'Sullivan, Ronan James" w:date="2023-07-03T11:42:00Z">
        <w:r w:rsidR="0068776E" w:rsidRPr="009F769B" w:rsidDel="007D7D69">
          <w:rPr>
            <w:rFonts w:ascii="Times New Roman" w:hAnsi="Times New Roman" w:cs="Times New Roman"/>
          </w:rPr>
          <w:delText xml:space="preserve"> such that </w:delText>
        </w:r>
      </w:del>
      <w:del w:id="151" w:author="O'Sullivan, Ronan James" w:date="2023-07-04T14:29:00Z">
        <w:r w:rsidR="0068776E" w:rsidRPr="009F769B" w:rsidDel="00556EF8">
          <w:rPr>
            <w:rFonts w:ascii="Times New Roman" w:hAnsi="Times New Roman" w:cs="Times New Roman"/>
          </w:rPr>
          <w:delText xml:space="preserve">previously reproductively isolated populations </w:delText>
        </w:r>
      </w:del>
      <w:del w:id="152" w:author="O'Sullivan, Ronan James" w:date="2023-07-03T11:42:00Z">
        <w:r w:rsidR="0068776E" w:rsidRPr="009F769B" w:rsidDel="007D7D69">
          <w:rPr>
            <w:rFonts w:ascii="Times New Roman" w:hAnsi="Times New Roman" w:cs="Times New Roman"/>
          </w:rPr>
          <w:delText xml:space="preserve">or species </w:delText>
        </w:r>
      </w:del>
      <w:del w:id="153" w:author="O'Sullivan, Ronan James" w:date="2023-07-04T14:29:00Z">
        <w:r w:rsidR="0068776E" w:rsidRPr="009F769B" w:rsidDel="00556EF8">
          <w:rPr>
            <w:rFonts w:ascii="Times New Roman" w:hAnsi="Times New Roman" w:cs="Times New Roman"/>
          </w:rPr>
          <w:delText>come into contact</w:delText>
        </w:r>
        <w:r w:rsidR="0068776E" w:rsidDel="00556EF8">
          <w:rPr>
            <w:rFonts w:ascii="Times New Roman" w:hAnsi="Times New Roman" w:cs="Times New Roman"/>
          </w:rPr>
          <w:delText xml:space="preserve"> </w:delText>
        </w:r>
        <w:r w:rsidR="0068776E" w:rsidRPr="009F769B" w:rsidDel="00556EF8">
          <w:rPr>
            <w:rFonts w:ascii="Times New Roman" w:hAnsi="Times New Roman" w:cs="Times New Roman"/>
          </w:rPr>
          <w:fldChar w:fldCharType="begin"/>
        </w:r>
        <w:r w:rsidR="0068776E" w:rsidRPr="009F769B" w:rsidDel="00556EF8">
          <w:rPr>
            <w:rFonts w:ascii="Times New Roman" w:hAnsi="Times New Roman" w:cs="Times New Roman"/>
          </w:rPr>
          <w:del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delInstrText>
        </w:r>
        <w:r w:rsidR="0068776E" w:rsidRPr="009F769B" w:rsidDel="00556EF8">
          <w:rPr>
            <w:rFonts w:ascii="Times New Roman" w:hAnsi="Times New Roman" w:cs="Times New Roman"/>
          </w:rPr>
          <w:fldChar w:fldCharType="separate"/>
        </w:r>
        <w:r w:rsidR="0068776E" w:rsidRPr="009F769B" w:rsidDel="00556EF8">
          <w:rPr>
            <w:rFonts w:ascii="Times New Roman" w:hAnsi="Times New Roman" w:cs="Times New Roman"/>
          </w:rPr>
          <w:delText>(Wayne and Shaffer 2016; Brennan et al. 2015)</w:delText>
        </w:r>
        <w:r w:rsidR="0068776E" w:rsidRPr="009F769B" w:rsidDel="00556EF8">
          <w:rPr>
            <w:rFonts w:ascii="Times New Roman" w:hAnsi="Times New Roman" w:cs="Times New Roman"/>
          </w:rPr>
          <w:fldChar w:fldCharType="end"/>
        </w:r>
        <w:r w:rsidR="0068776E" w:rsidRPr="009F769B" w:rsidDel="00556EF8">
          <w:rPr>
            <w:rFonts w:ascii="Times New Roman" w:hAnsi="Times New Roman" w:cs="Times New Roman"/>
          </w:rPr>
          <w:delText>.</w:delText>
        </w:r>
        <w:r w:rsidR="00DD4605" w:rsidDel="00556EF8">
          <w:rPr>
            <w:rFonts w:ascii="Times New Roman" w:hAnsi="Times New Roman" w:cs="Times New Roman"/>
          </w:rPr>
          <w:delText xml:space="preserve"> </w:delText>
        </w:r>
      </w:del>
      <w:commentRangeEnd w:id="147"/>
      <w:r w:rsidR="00556EF8">
        <w:rPr>
          <w:rStyle w:val="CommentReference"/>
        </w:rPr>
        <w:commentReference w:id="147"/>
      </w:r>
      <w:r w:rsidR="002F72AF" w:rsidRPr="009F769B">
        <w:rPr>
          <w:rFonts w:ascii="Times New Roman" w:hAnsi="Times New Roman" w:cs="Times New Roman"/>
        </w:rPr>
        <w:t>A major challenge for conservation biology is</w:t>
      </w:r>
      <w:ins w:id="154" w:author="O'Sullivan, Ronan James" w:date="2023-07-03T11:42:00Z">
        <w:r w:rsidR="007D7D69">
          <w:rPr>
            <w:rFonts w:ascii="Times New Roman" w:hAnsi="Times New Roman" w:cs="Times New Roman"/>
          </w:rPr>
          <w:t>,</w:t>
        </w:r>
      </w:ins>
      <w:r w:rsidR="002F72AF" w:rsidRPr="009F769B">
        <w:rPr>
          <w:rFonts w:ascii="Times New Roman" w:hAnsi="Times New Roman" w:cs="Times New Roman"/>
        </w:rPr>
        <w:t xml:space="preserve"> t</w:t>
      </w:r>
      <w:r w:rsidR="0068776E">
        <w:rPr>
          <w:rFonts w:ascii="Times New Roman" w:hAnsi="Times New Roman" w:cs="Times New Roman"/>
        </w:rPr>
        <w:t>hus</w:t>
      </w:r>
      <w:ins w:id="155" w:author="O'Sullivan, Ronan James" w:date="2023-07-03T11:42:00Z">
        <w:r w:rsidR="007D7D69">
          <w:rPr>
            <w:rFonts w:ascii="Times New Roman" w:hAnsi="Times New Roman" w:cs="Times New Roman"/>
          </w:rPr>
          <w:t>,</w:t>
        </w:r>
      </w:ins>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23E61BDF"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del w:id="156" w:author="O'Sullivan, Ronan James" w:date="2023-07-04T14:36:00Z">
        <w:r w:rsidR="00AF749F" w:rsidRPr="009F769B" w:rsidDel="0008745B">
          <w:rPr>
            <w:rFonts w:ascii="Times New Roman" w:hAnsi="Times New Roman" w:cs="Times New Roman"/>
          </w:rPr>
          <w:delText xml:space="preserve">depleted </w:delText>
        </w:r>
      </w:del>
      <w:ins w:id="157" w:author="O'Sullivan, Ronan James" w:date="2023-07-04T14:36:00Z">
        <w:r w:rsidR="0008745B">
          <w:rPr>
            <w:rFonts w:ascii="Times New Roman" w:hAnsi="Times New Roman" w:cs="Times New Roman"/>
          </w:rPr>
          <w:t>beleaguered</w:t>
        </w:r>
        <w:r w:rsidR="0008745B" w:rsidRPr="009F769B">
          <w:rPr>
            <w:rFonts w:ascii="Times New Roman" w:hAnsi="Times New Roman" w:cs="Times New Roman"/>
          </w:rPr>
          <w:t xml:space="preserve"> </w:t>
        </w:r>
      </w:ins>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del w:id="158" w:author="O'Sullivan, Ronan James" w:date="2023-07-04T14:53:00Z">
        <w:r w:rsidR="00AF749F" w:rsidRPr="009F769B" w:rsidDel="00CE39A5">
          <w:rPr>
            <w:rFonts w:ascii="Times New Roman" w:hAnsi="Times New Roman" w:cs="Times New Roman"/>
          </w:rPr>
          <w:delText>or a</w:delText>
        </w:r>
      </w:del>
      <w:ins w:id="159" w:author="O'Sullivan, Ronan James" w:date="2023-07-04T14:53:00Z">
        <w:r w:rsidR="00CE39A5">
          <w:rPr>
            <w:rFonts w:ascii="Times New Roman" w:hAnsi="Times New Roman" w:cs="Times New Roman"/>
          </w:rPr>
          <w:t>as well as a wildlife</w:t>
        </w:r>
      </w:ins>
      <w:r w:rsidR="00AF749F" w:rsidRPr="009F769B">
        <w:rPr>
          <w:rFonts w:ascii="Times New Roman" w:hAnsi="Times New Roman" w:cs="Times New Roman"/>
        </w:rPr>
        <w:t xml:space="preserve"> management tool to </w:t>
      </w:r>
      <w:del w:id="160" w:author="O'Sullivan, Ronan James" w:date="2023-07-04T14:37:00Z">
        <w:r w:rsidR="00AF749F" w:rsidRPr="009F769B" w:rsidDel="0008745B">
          <w:rPr>
            <w:rFonts w:ascii="Times New Roman" w:hAnsi="Times New Roman" w:cs="Times New Roman"/>
          </w:rPr>
          <w:delText xml:space="preserve">augment natural production </w:delText>
        </w:r>
        <w:r w:rsidR="008817EE" w:rsidRPr="009F769B" w:rsidDel="0008745B">
          <w:rPr>
            <w:rFonts w:ascii="Times New Roman" w:hAnsi="Times New Roman" w:cs="Times New Roman"/>
          </w:rPr>
          <w:delText>and</w:delText>
        </w:r>
        <w:r w:rsidR="00AF749F" w:rsidRPr="009F769B" w:rsidDel="0008745B">
          <w:rPr>
            <w:rFonts w:ascii="Times New Roman" w:hAnsi="Times New Roman" w:cs="Times New Roman"/>
          </w:rPr>
          <w:delText xml:space="preserve"> </w:delText>
        </w:r>
      </w:del>
      <w:r w:rsidR="00AF749F" w:rsidRPr="009F769B">
        <w:rPr>
          <w:rFonts w:ascii="Times New Roman" w:hAnsi="Times New Roman" w:cs="Times New Roman"/>
        </w:rPr>
        <w:t xml:space="preserve">increase the number of individuals available for </w:t>
      </w:r>
      <w:del w:id="161" w:author="O'Sullivan, Ronan James" w:date="2023-07-04T14:37:00Z">
        <w:r w:rsidR="008A00BF" w:rsidDel="0008745B">
          <w:rPr>
            <w:rFonts w:ascii="Times New Roman" w:hAnsi="Times New Roman" w:cs="Times New Roman"/>
          </w:rPr>
          <w:delText xml:space="preserve">commercial </w:delText>
        </w:r>
        <w:r w:rsidR="00AF749F" w:rsidRPr="009F769B" w:rsidDel="0008745B">
          <w:rPr>
            <w:rFonts w:ascii="Times New Roman" w:hAnsi="Times New Roman" w:cs="Times New Roman"/>
          </w:rPr>
          <w:delText>harves</w:delText>
        </w:r>
        <w:r w:rsidR="004E09BC" w:rsidRPr="009F769B" w:rsidDel="0008745B">
          <w:rPr>
            <w:rFonts w:ascii="Times New Roman" w:hAnsi="Times New Roman" w:cs="Times New Roman"/>
          </w:rPr>
          <w:delText xml:space="preserve">t </w:delText>
        </w:r>
        <w:r w:rsidR="008A00BF" w:rsidDel="0008745B">
          <w:rPr>
            <w:rFonts w:ascii="Times New Roman" w:hAnsi="Times New Roman" w:cs="Times New Roman"/>
          </w:rPr>
          <w:delText>or recreational angling/shooting</w:delText>
        </w:r>
      </w:del>
      <w:ins w:id="162" w:author="O'Sullivan, Ronan James" w:date="2023-07-04T14:37:00Z">
        <w:r w:rsidR="0008745B">
          <w:rPr>
            <w:rFonts w:ascii="Times New Roman" w:hAnsi="Times New Roman" w:cs="Times New Roman"/>
          </w:rPr>
          <w:t>harvest</w:t>
        </w:r>
      </w:ins>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ins w:id="163" w:author="O'Sullivan, Ronan James" w:date="2023-07-04T14:48:00Z">
        <w:r w:rsidR="004C7A5F">
          <w:rPr>
            <w:rFonts w:ascii="Times New Roman" w:hAnsi="Times New Roman" w:cs="Times New Roman"/>
          </w:rPr>
          <w:t xml:space="preserve"> </w:t>
        </w:r>
      </w:ins>
      <w:del w:id="164" w:author="O'Sullivan, Ronan James" w:date="2023-07-04T14:48:00Z">
        <w:r w:rsidR="009D651D" w:rsidRPr="009F769B" w:rsidDel="004C7A5F">
          <w:rPr>
            <w:rFonts w:ascii="Times New Roman" w:hAnsi="Times New Roman" w:cs="Times New Roman"/>
          </w:rPr>
          <w:delText xml:space="preserve"> </w:delText>
        </w:r>
      </w:del>
      <w:ins w:id="165" w:author="O'Sullivan, Ronan James" w:date="2023-07-04T14:52:00Z">
        <w:r w:rsidR="00CE39A5">
          <w:rPr>
            <w:rFonts w:ascii="Times New Roman" w:hAnsi="Times New Roman" w:cs="Times New Roman"/>
          </w:rPr>
          <w:t>Captive-rear</w:t>
        </w:r>
      </w:ins>
      <w:ins w:id="166" w:author="O'Sullivan, Ronan James" w:date="2023-07-04T14:54:00Z">
        <w:r w:rsidR="00CE39A5">
          <w:rPr>
            <w:rFonts w:ascii="Times New Roman" w:hAnsi="Times New Roman" w:cs="Times New Roman"/>
          </w:rPr>
          <w:t>ing is</w:t>
        </w:r>
      </w:ins>
      <w:ins w:id="167" w:author="O'Sullivan, Ronan James" w:date="2023-07-04T14:52:00Z">
        <w:r w:rsidR="00CE39A5">
          <w:rPr>
            <w:rFonts w:ascii="Times New Roman" w:hAnsi="Times New Roman" w:cs="Times New Roman"/>
          </w:rPr>
          <w:t xml:space="preserve"> particularly common among salmonine fishes</w:t>
        </w:r>
      </w:ins>
      <w:ins w:id="168" w:author="O'Sullivan, Ronan James" w:date="2023-07-04T14:54:00Z">
        <w:r w:rsidR="00CE39A5">
          <w:rPr>
            <w:rFonts w:ascii="Times New Roman" w:hAnsi="Times New Roman" w:cs="Times New Roman"/>
          </w:rPr>
          <w:t xml:space="preserve"> (salmon, trout, </w:t>
        </w:r>
        <w:proofErr w:type="spellStart"/>
        <w:r w:rsidR="00CE39A5">
          <w:rPr>
            <w:rFonts w:ascii="Times New Roman" w:hAnsi="Times New Roman" w:cs="Times New Roman"/>
          </w:rPr>
          <w:t>charr</w:t>
        </w:r>
        <w:proofErr w:type="spellEnd"/>
        <w:r w:rsidR="00CE39A5">
          <w:rPr>
            <w:rFonts w:ascii="Times New Roman" w:hAnsi="Times New Roman" w:cs="Times New Roman"/>
          </w:rPr>
          <w:t>)</w:t>
        </w:r>
      </w:ins>
      <w:ins w:id="169" w:author="O'Sullivan, Ronan James" w:date="2023-07-04T14:52:00Z">
        <w:r w:rsidR="00CE39A5">
          <w:rPr>
            <w:rFonts w:ascii="Times New Roman" w:hAnsi="Times New Roman" w:cs="Times New Roman"/>
          </w:rPr>
          <w:t>.</w:t>
        </w:r>
      </w:ins>
      <w:ins w:id="170" w:author="O'Sullivan, Ronan James" w:date="2023-07-04T14:49:00Z">
        <w:r w:rsidR="004C7A5F">
          <w:rPr>
            <w:rFonts w:ascii="Times New Roman" w:hAnsi="Times New Roman" w:cs="Times New Roman"/>
          </w:rPr>
          <w:t xml:space="preserve"> </w:t>
        </w:r>
      </w:ins>
      <w:r>
        <w:rPr>
          <w:rFonts w:ascii="Times New Roman" w:hAnsi="Times New Roman" w:cs="Times New Roman"/>
        </w:rPr>
        <w:t xml:space="preserve">However, </w:t>
      </w:r>
      <w:del w:id="171" w:author="O'Sullivan, Ronan James" w:date="2023-07-04T14:49:00Z">
        <w:r w:rsidDel="004C7A5F">
          <w:rPr>
            <w:rFonts w:ascii="Times New Roman" w:hAnsi="Times New Roman" w:cs="Times New Roman"/>
          </w:rPr>
          <w:delText>s</w:delText>
        </w:r>
        <w:r w:rsidR="00E66EFA" w:rsidDel="004C7A5F">
          <w:rPr>
            <w:rFonts w:ascii="Times New Roman" w:hAnsi="Times New Roman" w:cs="Times New Roman"/>
          </w:rPr>
          <w:delText>uch</w:delText>
        </w:r>
        <w:r w:rsidR="009D651D" w:rsidRPr="009F769B" w:rsidDel="004C7A5F">
          <w:rPr>
            <w:rFonts w:ascii="Times New Roman" w:hAnsi="Times New Roman" w:cs="Times New Roman"/>
          </w:rPr>
          <w:delText xml:space="preserve"> </w:delText>
        </w:r>
      </w:del>
      <w:ins w:id="172" w:author="O'Sullivan, Ronan James" w:date="2023-07-04T14:52:00Z">
        <w:r w:rsidR="00CE39A5">
          <w:rPr>
            <w:rFonts w:ascii="Times New Roman" w:hAnsi="Times New Roman" w:cs="Times New Roman"/>
          </w:rPr>
          <w:t xml:space="preserve">the </w:t>
        </w:r>
      </w:ins>
      <w:r w:rsidR="009D651D" w:rsidRPr="009F769B">
        <w:rPr>
          <w:rFonts w:ascii="Times New Roman" w:hAnsi="Times New Roman" w:cs="Times New Roman"/>
        </w:rPr>
        <w:t xml:space="preserve">supplemental stocking </w:t>
      </w:r>
      <w:ins w:id="173" w:author="O'Sullivan, Ronan James" w:date="2023-07-04T14:55:00Z">
        <w:r w:rsidR="00CE39A5">
          <w:rPr>
            <w:rFonts w:ascii="Times New Roman" w:hAnsi="Times New Roman" w:cs="Times New Roman"/>
          </w:rPr>
          <w:t xml:space="preserve">of many of these fishes </w:t>
        </w:r>
      </w:ins>
      <w:del w:id="174" w:author="O'Sullivan, Ronan James" w:date="2023-07-03T11:43:00Z">
        <w:r w:rsidR="009D651D" w:rsidRPr="009F769B" w:rsidDel="007D7D69">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ins w:id="175" w:author="O'Sullivan, Ronan James" w:date="2023-07-03T11:43:00Z">
        <w:r w:rsidR="007D7D69">
          <w:rPr>
            <w:rFonts w:ascii="Times New Roman" w:hAnsi="Times New Roman" w:cs="Times New Roman"/>
          </w:rPr>
          <w:t>s</w:t>
        </w:r>
      </w:ins>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ins w:id="176" w:author="O'Sullivan, Ronan James" w:date="2023-07-04T14:41:00Z">
        <w:r w:rsidR="004C7A5F">
          <w:rPr>
            <w:rFonts w:ascii="Times New Roman" w:hAnsi="Times New Roman" w:cs="Times New Roman"/>
          </w:rPr>
          <w:t xml:space="preserve">, and in some scenarios, can lead to </w:t>
        </w:r>
        <w:r w:rsidR="004C7A5F" w:rsidRPr="009F769B">
          <w:rPr>
            <w:rFonts w:ascii="Times New Roman" w:hAnsi="Times New Roman" w:cs="Times New Roman"/>
          </w:rPr>
          <w:t>genetic homogenisation</w:t>
        </w:r>
      </w:ins>
      <w:ins w:id="177" w:author="O'Sullivan, Ronan James" w:date="2023-07-04T14:42:00Z">
        <w:r w:rsidR="004C7A5F">
          <w:rPr>
            <w:rFonts w:ascii="Times New Roman" w:hAnsi="Times New Roman" w:cs="Times New Roman"/>
          </w:rPr>
          <w:t xml:space="preserve"> (</w:t>
        </w:r>
      </w:ins>
      <w:proofErr w:type="spellStart"/>
      <w:ins w:id="178" w:author="O'Sullivan, Ronan James" w:date="2023-07-04T14:43:00Z">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ins>
      <w:ins w:id="179" w:author="O'Sullivan, Ronan James" w:date="2023-07-04T14:41:00Z">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ins>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del w:id="180" w:author="O'Sullivan, Ronan James" w:date="2023-07-03T11:43:00Z">
        <w:r w:rsidR="00986789" w:rsidRPr="009F769B" w:rsidDel="007D7D69">
          <w:rPr>
            <w:rFonts w:ascii="Times New Roman" w:hAnsi="Times New Roman" w:cs="Times New Roman"/>
          </w:rPr>
          <w:delText xml:space="preserve">in </w:delText>
        </w:r>
      </w:del>
      <w:ins w:id="181" w:author="O'Sullivan, Ronan James" w:date="2023-07-03T11:43:00Z">
        <w:r w:rsidR="007D7D69">
          <w:rPr>
            <w:rFonts w:ascii="Times New Roman" w:hAnsi="Times New Roman" w:cs="Times New Roman"/>
          </w:rPr>
          <w:t>for</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many </w:t>
      </w:r>
      <w:del w:id="182" w:author="O'Sullivan, Ronan James" w:date="2023-07-04T14:55:00Z">
        <w:r w:rsidR="00986789" w:rsidRPr="009F769B" w:rsidDel="00CE39A5">
          <w:rPr>
            <w:rFonts w:ascii="Times New Roman" w:hAnsi="Times New Roman" w:cs="Times New Roman"/>
          </w:rPr>
          <w:delText>fishes</w:delText>
        </w:r>
      </w:del>
      <w:ins w:id="183" w:author="O'Sullivan, Ronan James" w:date="2023-07-04T14:55:00Z">
        <w:r w:rsidR="00CE39A5">
          <w:rPr>
            <w:rFonts w:ascii="Times New Roman" w:hAnsi="Times New Roman" w:cs="Times New Roman"/>
          </w:rPr>
          <w:t xml:space="preserve">among </w:t>
        </w:r>
        <w:proofErr w:type="spellStart"/>
        <w:r w:rsidR="00CE39A5">
          <w:rPr>
            <w:rFonts w:ascii="Times New Roman" w:hAnsi="Times New Roman" w:cs="Times New Roman"/>
          </w:rPr>
          <w:t>salmonines</w:t>
        </w:r>
      </w:ins>
      <w:proofErr w:type="spellEnd"/>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ins w:id="184" w:author="O'Sullivan, Ronan James" w:date="2023-07-04T14:55:00Z">
        <w:r w:rsidR="00CE39A5">
          <w:rPr>
            <w:rFonts w:ascii="Times New Roman" w:hAnsi="Times New Roman" w:cs="Times New Roman"/>
          </w:rPr>
          <w:t>,</w:t>
        </w:r>
      </w:ins>
      <w:r w:rsidR="007F352A">
        <w:rPr>
          <w:rFonts w:ascii="Times New Roman" w:hAnsi="Times New Roman" w:cs="Times New Roman"/>
        </w:rPr>
        <w:t xml:space="preserve"> </w:t>
      </w:r>
      <w:r w:rsidR="00986789" w:rsidRPr="009F769B">
        <w:rPr>
          <w:rFonts w:ascii="Times New Roman" w:hAnsi="Times New Roman" w:cs="Times New Roman"/>
        </w:rPr>
        <w:t xml:space="preserve">where </w:t>
      </w:r>
      <w:del w:id="185" w:author="O'Sullivan, Ronan James" w:date="2023-07-03T11:43:00Z">
        <w:r w:rsidR="00986789" w:rsidRPr="009F769B" w:rsidDel="007D7D69">
          <w:rPr>
            <w:rFonts w:ascii="Times New Roman" w:hAnsi="Times New Roman" w:cs="Times New Roman"/>
          </w:rPr>
          <w:delText xml:space="preserve">huge </w:delText>
        </w:r>
      </w:del>
      <w:ins w:id="186" w:author="O'Sullivan, Ronan James" w:date="2023-07-03T11:43:00Z">
        <w:r w:rsidR="007D7D69">
          <w:rPr>
            <w:rFonts w:ascii="Times New Roman" w:hAnsi="Times New Roman" w:cs="Times New Roman"/>
          </w:rPr>
          <w:t>in</w:t>
        </w:r>
      </w:ins>
      <w:ins w:id="187" w:author="O'Sullivan, Ronan James" w:date="2023-07-03T11:44:00Z">
        <w:r w:rsidR="007D7D69">
          <w:rPr>
            <w:rFonts w:ascii="Times New Roman" w:hAnsi="Times New Roman" w:cs="Times New Roman"/>
          </w:rPr>
          <w:t>dustrial</w:t>
        </w:r>
      </w:ins>
      <w:ins w:id="188" w:author="O'Sullivan, Ronan James" w:date="2023-07-04T14:39:00Z">
        <w:r w:rsidR="0008745B">
          <w:rPr>
            <w:rFonts w:ascii="Times New Roman" w:hAnsi="Times New Roman" w:cs="Times New Roman"/>
          </w:rPr>
          <w:t xml:space="preserve">-scale </w:t>
        </w:r>
      </w:ins>
      <w:r w:rsidR="00986789" w:rsidRPr="009F769B">
        <w:rPr>
          <w:rFonts w:ascii="Times New Roman" w:hAnsi="Times New Roman" w:cs="Times New Roman"/>
        </w:rPr>
        <w:t xml:space="preserve">hatchery programmes exist for the purposes of enhancing fisheries or </w:t>
      </w:r>
      <w:del w:id="189" w:author="O'Sullivan, Ronan James" w:date="2023-07-03T11:44:00Z">
        <w:r w:rsidR="00986789" w:rsidRPr="009F769B" w:rsidDel="007D7D69">
          <w:rPr>
            <w:rFonts w:ascii="Times New Roman" w:hAnsi="Times New Roman" w:cs="Times New Roman"/>
          </w:rPr>
          <w:delText xml:space="preserve">recovering </w:delText>
        </w:r>
      </w:del>
      <w:ins w:id="190" w:author="O'Sullivan, Ronan James" w:date="2023-07-03T11:44:00Z">
        <w:r w:rsidR="007D7D69">
          <w:rPr>
            <w:rFonts w:ascii="Times New Roman" w:hAnsi="Times New Roman" w:cs="Times New Roman"/>
          </w:rPr>
          <w:t>augmenting</w:t>
        </w:r>
      </w:ins>
      <w:ins w:id="191" w:author="O'Sullivan, Ronan James" w:date="2023-07-04T14:39:00Z">
        <w:r w:rsidR="0008745B">
          <w:rPr>
            <w:rFonts w:ascii="Times New Roman" w:hAnsi="Times New Roman" w:cs="Times New Roman"/>
          </w:rPr>
          <w:t xml:space="preserve"> </w:t>
        </w:r>
      </w:ins>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w:t>
      </w:r>
      <w:proofErr w:type="spellStart"/>
      <w:r w:rsidR="001D2354" w:rsidRPr="009F769B">
        <w:rPr>
          <w:rFonts w:ascii="Times New Roman" w:hAnsi="Times New Roman" w:cs="Times New Roman"/>
        </w:rPr>
        <w:t>Naish</w:t>
      </w:r>
      <w:proofErr w:type="spellEnd"/>
      <w:r w:rsidR="001D2354" w:rsidRPr="009F769B">
        <w:rPr>
          <w:rFonts w:ascii="Times New Roman" w:hAnsi="Times New Roman" w:cs="Times New Roman"/>
        </w:rPr>
        <w:t xml:space="preserve">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ins w:id="192" w:author="O'Sullivan, Ronan James" w:date="2023-07-04T14:51:00Z">
        <w:r w:rsidR="00CE39A5">
          <w:rPr>
            <w:rFonts w:ascii="Times New Roman" w:hAnsi="Times New Roman" w:cs="Times New Roman"/>
          </w:rPr>
          <w:t xml:space="preserve"> The reduced fitness of captive</w:t>
        </w:r>
      </w:ins>
      <w:ins w:id="193" w:author="O'Sullivan, Ronan James" w:date="2023-07-04T14:56:00Z">
        <w:r w:rsidR="00CE39A5">
          <w:rPr>
            <w:rFonts w:ascii="Times New Roman" w:hAnsi="Times New Roman" w:cs="Times New Roman"/>
          </w:rPr>
          <w:t xml:space="preserve">-reared fish in the wild is </w:t>
        </w:r>
      </w:ins>
      <w:ins w:id="194" w:author="O'Sullivan, Ronan James" w:date="2023-07-04T14:57:00Z">
        <w:r w:rsidR="00CE39A5">
          <w:rPr>
            <w:rFonts w:ascii="Times New Roman" w:hAnsi="Times New Roman" w:cs="Times New Roman"/>
          </w:rPr>
          <w:t>likely due to various</w:t>
        </w:r>
      </w:ins>
      <w:del w:id="195" w:author="O'Sullivan, Ronan James" w:date="2023-07-04T14:56:00Z">
        <w:r w:rsidR="001D2354" w:rsidRPr="009F769B" w:rsidDel="00CE39A5">
          <w:rPr>
            <w:rFonts w:ascii="Times New Roman" w:hAnsi="Times New Roman" w:cs="Times New Roman"/>
          </w:rPr>
          <w:delText xml:space="preserve"> A </w:delText>
        </w:r>
      </w:del>
      <w:del w:id="196" w:author="O'Sullivan, Ronan James" w:date="2023-07-04T14:57:00Z">
        <w:r w:rsidR="001D2354" w:rsidRPr="009F769B" w:rsidDel="00CE39A5">
          <w:rPr>
            <w:rFonts w:ascii="Times New Roman" w:hAnsi="Times New Roman" w:cs="Times New Roman"/>
          </w:rPr>
          <w:delText>range of</w:delText>
        </w:r>
      </w:del>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del w:id="197" w:author="O'Sullivan, Ronan James" w:date="2023-07-04T14:58:00Z">
        <w:r w:rsidR="001D2354" w:rsidRPr="009F769B" w:rsidDel="00CE39A5">
          <w:rPr>
            <w:rFonts w:ascii="Times New Roman" w:hAnsi="Times New Roman" w:cs="Times New Roman"/>
          </w:rPr>
          <w:delText>interactions</w:delText>
        </w:r>
      </w:del>
      <w:del w:id="198" w:author="O'Sullivan, Ronan James" w:date="2023-07-04T14:57:00Z">
        <w:r w:rsidR="001D2354" w:rsidRPr="009F769B" w:rsidDel="00CE39A5">
          <w:rPr>
            <w:rFonts w:ascii="Times New Roman" w:hAnsi="Times New Roman" w:cs="Times New Roman"/>
          </w:rPr>
          <w:delText xml:space="preserve"> between hatchery and wild populations </w:delText>
        </w:r>
      </w:del>
      <w:del w:id="199" w:author="O'Sullivan, Ronan James" w:date="2023-07-04T14:40:00Z">
        <w:r w:rsidR="001D2354" w:rsidRPr="009F769B" w:rsidDel="004C7A5F">
          <w:rPr>
            <w:rFonts w:ascii="Times New Roman" w:hAnsi="Times New Roman" w:cs="Times New Roman"/>
          </w:rPr>
          <w:delText xml:space="preserve">can </w:delText>
        </w:r>
      </w:del>
      <w:del w:id="200" w:author="O'Sullivan, Ronan James" w:date="2023-07-04T14:57:00Z">
        <w:r w:rsidR="001D2354" w:rsidRPr="009F769B" w:rsidDel="00CE39A5">
          <w:rPr>
            <w:rFonts w:ascii="Times New Roman" w:hAnsi="Times New Roman" w:cs="Times New Roman"/>
          </w:rPr>
          <w:delText>occur</w:delText>
        </w:r>
      </w:del>
      <w:del w:id="201" w:author="O'Sullivan, Ronan James" w:date="2023-07-04T14:58:00Z">
        <w:r w:rsidR="001D2354" w:rsidRPr="009F769B" w:rsidDel="00CE39A5">
          <w:rPr>
            <w:rFonts w:ascii="Times New Roman" w:hAnsi="Times New Roman" w:cs="Times New Roman"/>
          </w:rPr>
          <w:delText xml:space="preserve"> </w:delText>
        </w:r>
      </w:del>
      <w:ins w:id="202" w:author="O'Sullivan, Ronan James" w:date="2023-07-04T14:58:00Z">
        <w:r w:rsidR="00CE39A5">
          <w:rPr>
            <w:rFonts w:ascii="Times New Roman" w:hAnsi="Times New Roman" w:cs="Times New Roman"/>
          </w:rPr>
          <w:t xml:space="preserve">mechanisms </w:t>
        </w:r>
      </w:ins>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t>
      </w:r>
      <w:proofErr w:type="spellStart"/>
      <w:r w:rsidR="00137527" w:rsidRPr="009F769B">
        <w:rPr>
          <w:rFonts w:ascii="Times New Roman" w:hAnsi="Times New Roman" w:cs="Times New Roman"/>
        </w:rPr>
        <w:t>Waples</w:t>
      </w:r>
      <w:proofErr w:type="spellEnd"/>
      <w:r w:rsidR="00137527" w:rsidRPr="009F769B">
        <w:rPr>
          <w:rFonts w:ascii="Times New Roman" w:hAnsi="Times New Roman" w:cs="Times New Roman"/>
        </w:rPr>
        <w:t xml:space="preserve"> 1991; </w:t>
      </w:r>
      <w:r w:rsidR="00137527" w:rsidRPr="009F769B">
        <w:rPr>
          <w:rFonts w:ascii="Times New Roman" w:hAnsi="Times New Roman" w:cs="Times New Roman"/>
        </w:rPr>
        <w:lastRenderedPageBreak/>
        <w:t>Fraser 2008)</w:t>
      </w:r>
      <w:r w:rsidR="001D2354" w:rsidRPr="009F769B">
        <w:rPr>
          <w:rFonts w:ascii="Times New Roman" w:hAnsi="Times New Roman" w:cs="Times New Roman"/>
        </w:rPr>
        <w:fldChar w:fldCharType="end"/>
      </w:r>
      <w:ins w:id="203" w:author="O'Sullivan, Ronan James" w:date="2023-07-04T14:58:00Z">
        <w:r w:rsidR="00CE39A5">
          <w:rPr>
            <w:rFonts w:ascii="Times New Roman" w:hAnsi="Times New Roman" w:cs="Times New Roman"/>
          </w:rPr>
          <w:t xml:space="preserve"> that arise</w:t>
        </w:r>
      </w:ins>
      <w:del w:id="204" w:author="O'Sullivan, Ronan James" w:date="2023-07-04T14:40:00Z">
        <w:r w:rsidR="00137527" w:rsidRPr="009F769B" w:rsidDel="004C7A5F">
          <w:rPr>
            <w:rFonts w:ascii="Times New Roman" w:hAnsi="Times New Roman" w:cs="Times New Roman"/>
          </w:rPr>
          <w:delText xml:space="preserve">, </w:delText>
        </w:r>
      </w:del>
      <w:del w:id="205" w:author="O'Sullivan, Ronan James" w:date="2023-07-04T14:46:00Z">
        <w:r w:rsidR="00511569" w:rsidRPr="009F769B" w:rsidDel="004C7A5F">
          <w:rPr>
            <w:rFonts w:ascii="Times New Roman" w:hAnsi="Times New Roman" w:cs="Times New Roman"/>
          </w:rPr>
          <w:delText xml:space="preserve">with </w:delText>
        </w:r>
      </w:del>
      <w:del w:id="206" w:author="O'Sullivan, Ronan James" w:date="2023-07-03T11:47:00Z">
        <w:r w:rsidR="003A5011" w:rsidDel="007D7D69">
          <w:rPr>
            <w:rFonts w:ascii="Times New Roman" w:hAnsi="Times New Roman" w:cs="Times New Roman"/>
          </w:rPr>
          <w:delText xml:space="preserve">any </w:delText>
        </w:r>
      </w:del>
      <w:del w:id="207" w:author="O'Sullivan, Ronan James" w:date="2023-07-04T14:46:00Z">
        <w:r w:rsidR="00511569" w:rsidRPr="009F769B" w:rsidDel="004C7A5F">
          <w:rPr>
            <w:rFonts w:ascii="Times New Roman" w:hAnsi="Times New Roman" w:cs="Times New Roman"/>
          </w:rPr>
          <w:delText xml:space="preserve">potential demographic benefits of stocking being </w:delText>
        </w:r>
      </w:del>
      <w:del w:id="208" w:author="O'Sullivan, Ronan James" w:date="2023-07-03T11:47:00Z">
        <w:r w:rsidR="00511569" w:rsidRPr="009F769B" w:rsidDel="007D7D69">
          <w:rPr>
            <w:rFonts w:ascii="Times New Roman" w:hAnsi="Times New Roman" w:cs="Times New Roman"/>
          </w:rPr>
          <w:delText xml:space="preserve">offset </w:delText>
        </w:r>
      </w:del>
      <w:del w:id="209" w:author="O'Sullivan, Ronan James" w:date="2023-07-04T14:46:00Z">
        <w:r w:rsidR="00511569" w:rsidRPr="009F769B" w:rsidDel="004C7A5F">
          <w:rPr>
            <w:rFonts w:ascii="Times New Roman" w:hAnsi="Times New Roman" w:cs="Times New Roman"/>
          </w:rPr>
          <w:delText xml:space="preserve">by </w:delText>
        </w:r>
      </w:del>
      <w:del w:id="210" w:author="O'Sullivan, Ronan James" w:date="2023-07-04T14:41:00Z">
        <w:r w:rsidR="00511569" w:rsidRPr="009F769B" w:rsidDel="004C7A5F">
          <w:rPr>
            <w:rFonts w:ascii="Times New Roman" w:hAnsi="Times New Roman" w:cs="Times New Roman"/>
          </w:rPr>
          <w:delText>genetic homogenisation and reduced fitness of hatchery</w:delText>
        </w:r>
        <w:r w:rsidR="00925A32" w:rsidRPr="009F769B" w:rsidDel="004C7A5F">
          <w:rPr>
            <w:rFonts w:ascii="Times New Roman" w:hAnsi="Times New Roman" w:cs="Times New Roman"/>
          </w:rPr>
          <w:delText xml:space="preserve"> fish and their</w:delText>
        </w:r>
        <w:r w:rsidR="00511569" w:rsidRPr="009F769B" w:rsidDel="004C7A5F">
          <w:rPr>
            <w:rFonts w:ascii="Times New Roman" w:hAnsi="Times New Roman" w:cs="Times New Roman"/>
          </w:rPr>
          <w:delText xml:space="preserve"> hybrids </w:delText>
        </w:r>
        <w:r w:rsidR="00925A32" w:rsidRPr="009F769B" w:rsidDel="004C7A5F">
          <w:rPr>
            <w:rFonts w:ascii="Times New Roman" w:hAnsi="Times New Roman" w:cs="Times New Roman"/>
          </w:rPr>
          <w:delText xml:space="preserve">in wild environments </w:delText>
        </w:r>
        <w:r w:rsidR="00925A32" w:rsidRPr="009F769B" w:rsidDel="004C7A5F">
          <w:rPr>
            <w:rFonts w:ascii="Times New Roman" w:hAnsi="Times New Roman" w:cs="Times New Roman"/>
          </w:rPr>
          <w:fldChar w:fldCharType="begin"/>
        </w:r>
        <w:r w:rsidR="009447C2" w:rsidDel="004C7A5F">
          <w:rPr>
            <w:rFonts w:ascii="Times New Roman" w:hAnsi="Times New Roman" w:cs="Times New Roman"/>
          </w:rPr>
          <w:del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delInstrText>
        </w:r>
        <w:r w:rsidR="00925A32" w:rsidRPr="009F769B" w:rsidDel="004C7A5F">
          <w:rPr>
            <w:rFonts w:ascii="Times New Roman" w:hAnsi="Times New Roman" w:cs="Times New Roman"/>
          </w:rPr>
          <w:fldChar w:fldCharType="separate"/>
        </w:r>
        <w:r w:rsidR="009447C2" w:rsidRPr="009447C2" w:rsidDel="004C7A5F">
          <w:rPr>
            <w:rFonts w:ascii="Times New Roman" w:hAnsi="Times New Roman" w:cs="Times New Roman"/>
            <w:kern w:val="0"/>
            <w:szCs w:val="24"/>
          </w:rPr>
          <w:delText>(</w:delText>
        </w:r>
      </w:del>
      <w:del w:id="211" w:author="O'Sullivan, Ronan James" w:date="2023-07-03T11:47:00Z">
        <w:r w:rsidR="009447C2" w:rsidRPr="009447C2" w:rsidDel="007D7D69">
          <w:rPr>
            <w:rFonts w:ascii="Times New Roman" w:hAnsi="Times New Roman" w:cs="Times New Roman"/>
            <w:kern w:val="0"/>
            <w:szCs w:val="24"/>
          </w:rPr>
          <w:delText>Araki et al. 2008;</w:delText>
        </w:r>
      </w:del>
      <w:del w:id="212" w:author="O'Sullivan, Ronan James" w:date="2023-07-04T14:41:00Z">
        <w:r w:rsidR="009447C2" w:rsidRPr="009447C2" w:rsidDel="004C7A5F">
          <w:rPr>
            <w:rFonts w:ascii="Times New Roman" w:hAnsi="Times New Roman" w:cs="Times New Roman"/>
            <w:kern w:val="0"/>
            <w:szCs w:val="24"/>
          </w:rPr>
          <w:delText xml:space="preserve"> O’Sullivan et al. 2020)</w:delText>
        </w:r>
        <w:r w:rsidR="00925A32" w:rsidRPr="009F769B" w:rsidDel="004C7A5F">
          <w:rPr>
            <w:rFonts w:ascii="Times New Roman" w:hAnsi="Times New Roman" w:cs="Times New Roman"/>
          </w:rPr>
          <w:fldChar w:fldCharType="end"/>
        </w:r>
        <w:r w:rsidR="00925A32" w:rsidRPr="009F769B" w:rsidDel="004C7A5F">
          <w:rPr>
            <w:rFonts w:ascii="Times New Roman" w:hAnsi="Times New Roman" w:cs="Times New Roman"/>
          </w:rPr>
          <w:delText xml:space="preserve"> </w:delText>
        </w:r>
      </w:del>
      <w:del w:id="213" w:author="O'Sullivan, Ronan James" w:date="2023-07-04T14:58:00Z">
        <w:r w:rsidR="00511569" w:rsidRPr="009F769B" w:rsidDel="00CE39A5">
          <w:rPr>
            <w:rFonts w:ascii="Times New Roman" w:hAnsi="Times New Roman" w:cs="Times New Roman"/>
          </w:rPr>
          <w:delText>as</w:delText>
        </w:r>
      </w:del>
      <w:r w:rsidR="00511569" w:rsidRPr="009F769B">
        <w:rPr>
          <w:rFonts w:ascii="Times New Roman" w:hAnsi="Times New Roman" w:cs="Times New Roman"/>
        </w:rPr>
        <w:t xml:space="preserve"> a result of adaptation</w:t>
      </w:r>
      <w:ins w:id="214" w:author="O'Sullivan, Ronan James" w:date="2023-07-04T14:58:00Z">
        <w:r w:rsidR="00CE39A5">
          <w:rPr>
            <w:rFonts w:ascii="Times New Roman" w:hAnsi="Times New Roman" w:cs="Times New Roman"/>
          </w:rPr>
          <w:t>/acclimation</w:t>
        </w:r>
      </w:ins>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w:t>
      </w:r>
      <w:del w:id="215" w:author="O'Sullivan, Ronan James" w:date="2023-07-03T11:48:00Z">
        <w:r w:rsidR="00384AD1" w:rsidRPr="009F769B" w:rsidDel="007D7D69">
          <w:rPr>
            <w:rFonts w:ascii="Times New Roman" w:hAnsi="Times New Roman" w:cs="Times New Roman"/>
          </w:rPr>
          <w:delText xml:space="preserve">Araki, Cooper, and Blouin 2007; </w:delText>
        </w:r>
      </w:del>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del w:id="216" w:author="O'Sullivan, Ronan James" w:date="2023-07-03T11:52:00Z">
        <w:r w:rsidR="00E92388" w:rsidRPr="009F769B" w:rsidDel="00F25DD6">
          <w:rPr>
            <w:rFonts w:ascii="Times New Roman" w:hAnsi="Times New Roman" w:cs="Times New Roman"/>
          </w:rPr>
          <w:delText xml:space="preserve">starkly </w:delText>
        </w:r>
      </w:del>
      <w:ins w:id="217" w:author="O'Sullivan, Ronan James" w:date="2023-07-03T11:52:00Z">
        <w:r w:rsidR="00F25DD6">
          <w:rPr>
            <w:rFonts w:ascii="Times New Roman" w:hAnsi="Times New Roman" w:cs="Times New Roman"/>
          </w:rPr>
          <w:t>markedly</w:t>
        </w:r>
        <w:r w:rsidR="00F25DD6" w:rsidRPr="009F769B">
          <w:rPr>
            <w:rFonts w:ascii="Times New Roman" w:hAnsi="Times New Roman" w:cs="Times New Roman"/>
          </w:rPr>
          <w:t xml:space="preserve"> </w:t>
        </w:r>
      </w:ins>
      <w:r w:rsidR="00E92388" w:rsidRPr="009F769B">
        <w:rPr>
          <w:rFonts w:ascii="Times New Roman" w:hAnsi="Times New Roman" w:cs="Times New Roman"/>
        </w:rPr>
        <w:t xml:space="preserve">different selective </w:t>
      </w:r>
      <w:del w:id="218" w:author="O'Sullivan, Ronan James" w:date="2023-07-03T11:52:00Z">
        <w:r w:rsidR="00E92388" w:rsidRPr="009F769B" w:rsidDel="00F25DD6">
          <w:rPr>
            <w:rFonts w:ascii="Times New Roman" w:hAnsi="Times New Roman" w:cs="Times New Roman"/>
          </w:rPr>
          <w:delText>environments</w:delText>
        </w:r>
        <w:r w:rsidR="0086359F" w:rsidRPr="009F769B" w:rsidDel="00F25DD6">
          <w:rPr>
            <w:rFonts w:ascii="Times New Roman" w:hAnsi="Times New Roman" w:cs="Times New Roman"/>
          </w:rPr>
          <w:delText xml:space="preserve"> </w:delText>
        </w:r>
      </w:del>
      <w:ins w:id="219" w:author="O'Sullivan, Ronan James" w:date="2023-07-03T11:52:00Z">
        <w:r w:rsidR="00F25DD6">
          <w:rPr>
            <w:rFonts w:ascii="Times New Roman" w:hAnsi="Times New Roman" w:cs="Times New Roman"/>
          </w:rPr>
          <w:t>landscapes</w:t>
        </w:r>
        <w:r w:rsidR="00F25DD6" w:rsidRPr="009F769B">
          <w:rPr>
            <w:rFonts w:ascii="Times New Roman" w:hAnsi="Times New Roman" w:cs="Times New Roman"/>
          </w:rPr>
          <w:t xml:space="preserve"> </w:t>
        </w:r>
      </w:ins>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w:t>
      </w:r>
      <w:del w:id="220" w:author="O'Sullivan, Ronan James" w:date="2023-07-03T11:53:00Z">
        <w:r w:rsidR="0086359F" w:rsidRPr="009F769B" w:rsidDel="00F25DD6">
          <w:rPr>
            <w:rFonts w:ascii="Times New Roman" w:hAnsi="Times New Roman" w:cs="Times New Roman"/>
          </w:rPr>
          <w:delText xml:space="preserve">key </w:delText>
        </w:r>
      </w:del>
      <w:r w:rsidR="0086359F" w:rsidRPr="009F769B">
        <w:rPr>
          <w:rFonts w:ascii="Times New Roman" w:hAnsi="Times New Roman" w:cs="Times New Roman"/>
        </w:rPr>
        <w:t xml:space="preserve">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600100E" w:rsidR="003A4B32" w:rsidRPr="009F769B" w:rsidDel="0008745B" w:rsidRDefault="003D19FC" w:rsidP="006D081A">
      <w:pPr>
        <w:spacing w:line="480" w:lineRule="auto"/>
        <w:jc w:val="both"/>
        <w:rPr>
          <w:del w:id="221" w:author="O'Sullivan, Ronan James" w:date="2023-07-04T14:31:00Z"/>
          <w:rFonts w:ascii="Times New Roman" w:hAnsi="Times New Roman" w:cs="Times New Roman"/>
        </w:rPr>
      </w:pPr>
      <w:del w:id="222" w:author="O'Sullivan, Ronan James" w:date="2023-07-04T14:31:00Z">
        <w:r w:rsidRPr="009F769B" w:rsidDel="0008745B">
          <w:rPr>
            <w:rFonts w:ascii="Times New Roman" w:hAnsi="Times New Roman" w:cs="Times New Roman"/>
          </w:rPr>
          <w:delText xml:space="preserve">Another major pressure in salmonids, in particular Atlantic salmon, is the escape of farmed fish into wild populations. Farmed salmon are </w:delText>
        </w:r>
        <w:r w:rsidR="005F15F1" w:rsidDel="0008745B">
          <w:rPr>
            <w:rFonts w:ascii="Times New Roman" w:hAnsi="Times New Roman" w:cs="Times New Roman"/>
          </w:rPr>
          <w:delText>genetically</w:delText>
        </w:r>
        <w:r w:rsidRPr="009F769B" w:rsidDel="0008745B">
          <w:rPr>
            <w:rFonts w:ascii="Times New Roman" w:hAnsi="Times New Roman" w:cs="Times New Roman"/>
          </w:rPr>
          <w:delText xml:space="preserve"> divergent from wild salmon</w:delText>
        </w:r>
      </w:del>
      <w:del w:id="223" w:author="O'Sullivan, Ronan James" w:date="2023-07-03T11:53:00Z">
        <w:r w:rsidRPr="009F769B" w:rsidDel="00F25DD6">
          <w:rPr>
            <w:rFonts w:ascii="Times New Roman" w:hAnsi="Times New Roman" w:cs="Times New Roman"/>
          </w:rPr>
          <w:delText xml:space="preserve"> in a range of traits</w:delText>
        </w:r>
      </w:del>
      <w:del w:id="224" w:author="O'Sullivan, Ronan James" w:date="2023-07-04T14:31:00Z">
        <w:r w:rsidRPr="009F769B" w:rsidDel="0008745B">
          <w:rPr>
            <w:rFonts w:ascii="Times New Roman" w:hAnsi="Times New Roman" w:cs="Times New Roman"/>
          </w:rPr>
          <w:delText xml:space="preserve">, owing to </w:delText>
        </w:r>
        <w:r w:rsidR="0030245C" w:rsidRPr="009F769B" w:rsidDel="0008745B">
          <w:rPr>
            <w:rFonts w:ascii="Times New Roman" w:hAnsi="Times New Roman" w:cs="Times New Roman"/>
          </w:rPr>
          <w:delText xml:space="preserve">intentional artificial selection for commercially important </w:delText>
        </w:r>
        <w:r w:rsidR="00AC3F1E" w:rsidDel="0008745B">
          <w:rPr>
            <w:rFonts w:ascii="Times New Roman" w:hAnsi="Times New Roman" w:cs="Times New Roman"/>
          </w:rPr>
          <w:delText>characteristics</w:delText>
        </w:r>
        <w:r w:rsidR="0030245C" w:rsidRPr="009F769B" w:rsidDel="0008745B">
          <w:rPr>
            <w:rFonts w:ascii="Times New Roman" w:hAnsi="Times New Roman" w:cs="Times New Roman"/>
          </w:rPr>
          <w:delText>, relaxed</w:delText>
        </w:r>
        <w:r w:rsidR="00AC3F1E" w:rsidDel="0008745B">
          <w:rPr>
            <w:rFonts w:ascii="Times New Roman" w:hAnsi="Times New Roman" w:cs="Times New Roman"/>
          </w:rPr>
          <w:delText>/domestication selection in captivity</w:delText>
        </w:r>
        <w:r w:rsidR="0030245C" w:rsidRPr="009F769B" w:rsidDel="0008745B">
          <w:rPr>
            <w:rFonts w:ascii="Times New Roman" w:hAnsi="Times New Roman" w:cs="Times New Roman"/>
          </w:rPr>
          <w:delText>, founder effects</w:delText>
        </w:r>
        <w:r w:rsidR="0071481E" w:rsidDel="0008745B">
          <w:rPr>
            <w:rFonts w:ascii="Times New Roman" w:hAnsi="Times New Roman" w:cs="Times New Roman"/>
          </w:rPr>
          <w:delText>,</w:delText>
        </w:r>
        <w:r w:rsidR="0030245C" w:rsidRPr="009F769B" w:rsidDel="0008745B">
          <w:rPr>
            <w:rFonts w:ascii="Times New Roman" w:hAnsi="Times New Roman" w:cs="Times New Roman"/>
          </w:rPr>
          <w:delText xml:space="preserve"> and genetic drift</w:delText>
        </w:r>
        <w:r w:rsidR="003A4B32" w:rsidRPr="009F769B" w:rsidDel="0008745B">
          <w:rPr>
            <w:rFonts w:ascii="Times New Roman" w:hAnsi="Times New Roman" w:cs="Times New Roman"/>
          </w:rPr>
          <w:delText xml:space="preserve"> </w:delText>
        </w:r>
        <w:r w:rsidR="003A4B32" w:rsidRPr="009F769B" w:rsidDel="0008745B">
          <w:rPr>
            <w:rFonts w:ascii="Times New Roman" w:hAnsi="Times New Roman" w:cs="Times New Roman"/>
          </w:rPr>
          <w:fldChar w:fldCharType="begin"/>
        </w:r>
        <w:r w:rsidR="003A4B32" w:rsidRPr="009F769B" w:rsidDel="0008745B">
          <w:rPr>
            <w:rFonts w:ascii="Times New Roman" w:hAnsi="Times New Roman" w:cs="Times New Roman"/>
          </w:rPr>
          <w:del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delInstrText>
        </w:r>
        <w:r w:rsidR="003A4B32" w:rsidRPr="009F769B" w:rsidDel="0008745B">
          <w:rPr>
            <w:rFonts w:ascii="Times New Roman" w:hAnsi="Times New Roman" w:cs="Times New Roman"/>
          </w:rPr>
          <w:fldChar w:fldCharType="separate"/>
        </w:r>
        <w:r w:rsidR="003A4B32" w:rsidRPr="009F769B" w:rsidDel="0008745B">
          <w:rPr>
            <w:rFonts w:ascii="Times New Roman" w:hAnsi="Times New Roman" w:cs="Times New Roman"/>
            <w:kern w:val="0"/>
            <w:szCs w:val="24"/>
          </w:rPr>
          <w:delText>(Gjøen and Bentsen 1997; Gjedrem, Gjøen, and Gjerde 1991)</w:delText>
        </w:r>
        <w:r w:rsidR="003A4B32" w:rsidRPr="009F769B" w:rsidDel="0008745B">
          <w:rPr>
            <w:rFonts w:ascii="Times New Roman" w:hAnsi="Times New Roman" w:cs="Times New Roman"/>
          </w:rPr>
          <w:fldChar w:fldCharType="end"/>
        </w:r>
        <w:r w:rsidR="003A4B32" w:rsidRPr="009F769B" w:rsidDel="0008745B">
          <w:rPr>
            <w:rFonts w:ascii="Times New Roman" w:hAnsi="Times New Roman" w:cs="Times New Roman"/>
          </w:rPr>
          <w:delText>.</w:delText>
        </w:r>
        <w:r w:rsidR="008745E5" w:rsidRPr="009F769B" w:rsidDel="0008745B">
          <w:rPr>
            <w:rFonts w:ascii="Times New Roman" w:hAnsi="Times New Roman" w:cs="Times New Roman"/>
          </w:rPr>
          <w:delText xml:space="preserve"> </w:delText>
        </w:r>
        <w:r w:rsidR="002F2A7B" w:rsidRPr="009F769B" w:rsidDel="0008745B">
          <w:rPr>
            <w:rFonts w:ascii="Times New Roman" w:hAnsi="Times New Roman" w:cs="Times New Roman"/>
          </w:rPr>
          <w:delText xml:space="preserve">Escapes from </w:delText>
        </w:r>
        <w:r w:rsidR="00486AEC" w:rsidDel="0008745B">
          <w:rPr>
            <w:rFonts w:ascii="Times New Roman" w:hAnsi="Times New Roman" w:cs="Times New Roman"/>
          </w:rPr>
          <w:delText xml:space="preserve">marine </w:delText>
        </w:r>
        <w:r w:rsidR="002F2A7B" w:rsidRPr="009F769B" w:rsidDel="0008745B">
          <w:rPr>
            <w:rFonts w:ascii="Times New Roman" w:hAnsi="Times New Roman" w:cs="Times New Roman"/>
          </w:rPr>
          <w:delText xml:space="preserve">fish farms </w:delText>
        </w:r>
        <w:r w:rsidR="00486AEC" w:rsidDel="0008745B">
          <w:rPr>
            <w:rFonts w:ascii="Times New Roman" w:hAnsi="Times New Roman" w:cs="Times New Roman"/>
          </w:rPr>
          <w:delText xml:space="preserve">or land-based hatchery units </w:delText>
        </w:r>
        <w:r w:rsidR="002F2A7B" w:rsidRPr="009F769B" w:rsidDel="0008745B">
          <w:rPr>
            <w:rFonts w:ascii="Times New Roman" w:hAnsi="Times New Roman" w:cs="Times New Roman"/>
          </w:rPr>
          <w:delText xml:space="preserve">are frequent </w:delText>
        </w:r>
        <w:r w:rsidR="002F2A7B" w:rsidRPr="009F769B" w:rsidDel="0008745B">
          <w:rPr>
            <w:rFonts w:ascii="Times New Roman" w:hAnsi="Times New Roman" w:cs="Times New Roman"/>
          </w:rPr>
          <w:fldChar w:fldCharType="begin"/>
        </w:r>
        <w:r w:rsidR="002F2A7B" w:rsidRPr="009F769B" w:rsidDel="0008745B">
          <w:rPr>
            <w:rFonts w:ascii="Times New Roman" w:hAnsi="Times New Roman" w:cs="Times New Roman"/>
          </w:rPr>
          <w:del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delInstrText>
        </w:r>
        <w:r w:rsidR="002F2A7B" w:rsidRPr="009F769B" w:rsidDel="0008745B">
          <w:rPr>
            <w:rFonts w:ascii="Times New Roman" w:hAnsi="Times New Roman" w:cs="Times New Roman"/>
          </w:rPr>
          <w:fldChar w:fldCharType="separate"/>
        </w:r>
        <w:r w:rsidR="002F2A7B" w:rsidRPr="009F769B" w:rsidDel="0008745B">
          <w:rPr>
            <w:rFonts w:ascii="Times New Roman" w:hAnsi="Times New Roman" w:cs="Times New Roman"/>
          </w:rPr>
          <w:delText>(Jensen et al. 2010; Naylor et al. 2005)</w:delText>
        </w:r>
        <w:r w:rsidR="002F2A7B" w:rsidRPr="009F769B" w:rsidDel="0008745B">
          <w:rPr>
            <w:rFonts w:ascii="Times New Roman" w:hAnsi="Times New Roman" w:cs="Times New Roman"/>
          </w:rPr>
          <w:fldChar w:fldCharType="end"/>
        </w:r>
        <w:r w:rsidR="00486AEC" w:rsidDel="0008745B">
          <w:rPr>
            <w:rFonts w:ascii="Times New Roman" w:hAnsi="Times New Roman" w:cs="Times New Roman"/>
          </w:rPr>
          <w:delText>.</w:delText>
        </w:r>
        <w:r w:rsidR="00991A34" w:rsidRPr="009F769B" w:rsidDel="0008745B">
          <w:rPr>
            <w:rFonts w:ascii="Times New Roman" w:hAnsi="Times New Roman" w:cs="Times New Roman"/>
          </w:rPr>
          <w:delText xml:space="preserve"> </w:delText>
        </w:r>
        <w:r w:rsidR="00486AEC" w:rsidDel="0008745B">
          <w:rPr>
            <w:rFonts w:ascii="Times New Roman" w:hAnsi="Times New Roman" w:cs="Times New Roman"/>
          </w:rPr>
          <w:delText>Fa</w:delText>
        </w:r>
        <w:r w:rsidR="00186122" w:rsidRPr="009F769B" w:rsidDel="0008745B">
          <w:rPr>
            <w:rFonts w:ascii="Times New Roman" w:hAnsi="Times New Roman" w:cs="Times New Roman"/>
          </w:rPr>
          <w:delText xml:space="preserve">rmed fish and their hybrids can have substantially reduced fitness in the wild </w:delText>
        </w:r>
        <w:r w:rsidR="00186122" w:rsidRPr="009F769B" w:rsidDel="0008745B">
          <w:rPr>
            <w:rFonts w:ascii="Times New Roman" w:hAnsi="Times New Roman" w:cs="Times New Roman"/>
          </w:rPr>
          <w:fldChar w:fldCharType="begin"/>
        </w:r>
        <w:r w:rsidR="00C56ED0" w:rsidDel="0008745B">
          <w:rPr>
            <w:rFonts w:ascii="Times New Roman" w:hAnsi="Times New Roman" w:cs="Times New Roman"/>
          </w:rPr>
          <w:del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delInstrText>
        </w:r>
        <w:r w:rsidR="00186122" w:rsidRPr="009F769B" w:rsidDel="0008745B">
          <w:rPr>
            <w:rFonts w:ascii="Times New Roman" w:hAnsi="Times New Roman" w:cs="Times New Roman"/>
          </w:rPr>
          <w:fldChar w:fldCharType="separate"/>
        </w:r>
        <w:r w:rsidR="00C56ED0" w:rsidRPr="00C56ED0" w:rsidDel="0008745B">
          <w:rPr>
            <w:rFonts w:ascii="Times New Roman" w:hAnsi="Times New Roman" w:cs="Times New Roman"/>
          </w:rPr>
          <w:delText>(McGinnity et al. 2003; Skaala et al. 2012; Reed et al. 2015)</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threatening the genetic integrity and viability of wild populations experiencing introgression </w:delText>
        </w:r>
        <w:r w:rsidR="00186122" w:rsidRPr="009F769B" w:rsidDel="0008745B">
          <w:rPr>
            <w:rFonts w:ascii="Times New Roman" w:hAnsi="Times New Roman" w:cs="Times New Roman"/>
          </w:rPr>
          <w:fldChar w:fldCharType="begin"/>
        </w:r>
        <w:r w:rsidR="00186122" w:rsidRPr="009F769B" w:rsidDel="0008745B">
          <w:rPr>
            <w:rFonts w:ascii="Times New Roman" w:hAnsi="Times New Roman" w:cs="Times New Roman"/>
          </w:rPr>
          <w:del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delInstrText>
        </w:r>
        <w:r w:rsidR="00186122" w:rsidRPr="009F769B" w:rsidDel="0008745B">
          <w:rPr>
            <w:rFonts w:ascii="Times New Roman" w:hAnsi="Times New Roman" w:cs="Times New Roman"/>
          </w:rPr>
          <w:fldChar w:fldCharType="separate"/>
        </w:r>
        <w:r w:rsidR="00186122" w:rsidRPr="009F769B" w:rsidDel="0008745B">
          <w:rPr>
            <w:rFonts w:ascii="Times New Roman" w:hAnsi="Times New Roman" w:cs="Times New Roman"/>
          </w:rPr>
          <w:delText>(Glover et al. 2017)</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w:delText>
        </w:r>
        <w:r w:rsidR="00320F7E" w:rsidRPr="009F769B" w:rsidDel="0008745B">
          <w:rPr>
            <w:rFonts w:ascii="Times New Roman" w:hAnsi="Times New Roman" w:cs="Times New Roman"/>
          </w:rPr>
          <w:delText xml:space="preserve">and altering their life histories </w:delText>
        </w:r>
        <w:r w:rsidR="00320F7E" w:rsidRPr="009F769B" w:rsidDel="0008745B">
          <w:rPr>
            <w:rFonts w:ascii="Times New Roman" w:hAnsi="Times New Roman" w:cs="Times New Roman"/>
          </w:rPr>
          <w:fldChar w:fldCharType="begin"/>
        </w:r>
        <w:r w:rsidR="00320F7E" w:rsidRPr="009F769B" w:rsidDel="0008745B">
          <w:rPr>
            <w:rFonts w:ascii="Times New Roman" w:hAnsi="Times New Roman" w:cs="Times New Roman"/>
          </w:rPr>
          <w:del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delInstrText>
        </w:r>
        <w:r w:rsidR="00320F7E" w:rsidRPr="009F769B" w:rsidDel="0008745B">
          <w:rPr>
            <w:rFonts w:ascii="Times New Roman" w:hAnsi="Times New Roman" w:cs="Times New Roman"/>
          </w:rPr>
          <w:fldChar w:fldCharType="separate"/>
        </w:r>
        <w:r w:rsidR="00320F7E" w:rsidRPr="009F769B" w:rsidDel="0008745B">
          <w:rPr>
            <w:rFonts w:ascii="Times New Roman" w:hAnsi="Times New Roman" w:cs="Times New Roman"/>
          </w:rPr>
          <w:delText>(Bolstad et al. 2017; 2021)</w:delText>
        </w:r>
        <w:r w:rsidR="00320F7E" w:rsidRPr="009F769B" w:rsidDel="0008745B">
          <w:rPr>
            <w:rFonts w:ascii="Times New Roman" w:hAnsi="Times New Roman" w:cs="Times New Roman"/>
          </w:rPr>
          <w:fldChar w:fldCharType="end"/>
        </w:r>
        <w:r w:rsidR="00320F7E" w:rsidRPr="009F769B" w:rsidDel="0008745B">
          <w:rPr>
            <w:rFonts w:ascii="Times New Roman" w:hAnsi="Times New Roman" w:cs="Times New Roman"/>
          </w:rPr>
          <w:delText xml:space="preserve">. </w:delText>
        </w:r>
      </w:del>
    </w:p>
    <w:p w14:paraId="1916A378" w14:textId="12AB639A"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ins w:id="225" w:author="O'Sullivan, Ronan James" w:date="2023-07-04T14:58:00Z">
        <w:r w:rsidR="00CE39A5">
          <w:rPr>
            <w:rFonts w:ascii="Times New Roman" w:hAnsi="Times New Roman" w:cs="Times New Roman"/>
          </w:rPr>
          <w:t xml:space="preserve"> </w:t>
        </w:r>
      </w:ins>
      <w:del w:id="226" w:author="O'Sullivan, Ronan James" w:date="2023-07-03T11:54:00Z">
        <w:r w:rsidR="00072BA2" w:rsidDel="00F25DD6">
          <w:rPr>
            <w:rFonts w:ascii="Times New Roman" w:hAnsi="Times New Roman" w:cs="Times New Roman"/>
          </w:rPr>
          <w:delText>, for reasons that remain unclear</w:delText>
        </w:r>
        <w:r w:rsidRPr="009F769B" w:rsidDel="00F25DD6">
          <w:rPr>
            <w:rFonts w:ascii="Times New Roman" w:hAnsi="Times New Roman" w:cs="Times New Roman"/>
          </w:rPr>
          <w:delText xml:space="preserve"> </w:delText>
        </w:r>
      </w:del>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ins w:id="227" w:author="O'Sullivan, Ronan James" w:date="2023-07-03T11:55:00Z">
        <w:r w:rsidR="00F25DD6">
          <w:rPr>
            <w:rFonts w:ascii="Times New Roman" w:hAnsi="Times New Roman" w:cs="Times New Roman"/>
          </w:rPr>
          <w:t>-</w:t>
        </w:r>
      </w:ins>
      <w:r w:rsidRPr="009F769B">
        <w:rPr>
          <w:rFonts w:ascii="Times New Roman" w:hAnsi="Times New Roman" w:cs="Times New Roman"/>
        </w:rPr>
        <w:t xml:space="preserve"> </w:t>
      </w:r>
      <w:r w:rsidR="008B0E89">
        <w:rPr>
          <w:rFonts w:ascii="Times New Roman" w:hAnsi="Times New Roman" w:cs="Times New Roman"/>
        </w:rPr>
        <w:t>and frequency</w:t>
      </w:r>
      <w:ins w:id="228" w:author="O'Sullivan, Ronan James" w:date="2023-07-03T11:55:00Z">
        <w:r w:rsidR="00F25DD6">
          <w:rPr>
            <w:rFonts w:ascii="Times New Roman" w:hAnsi="Times New Roman" w:cs="Times New Roman"/>
          </w:rPr>
          <w:t>-</w:t>
        </w:r>
      </w:ins>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del w:id="229" w:author="O'Sullivan, Ronan James" w:date="2023-07-04T14:59:00Z">
        <w:r w:rsidR="008B0E89" w:rsidDel="00CE39A5">
          <w:rPr>
            <w:rFonts w:ascii="Times New Roman" w:hAnsi="Times New Roman" w:cs="Times New Roman"/>
          </w:rPr>
          <w:delText>here</w:delText>
        </w:r>
      </w:del>
      <w:ins w:id="230" w:author="O'Sullivan, Ronan James" w:date="2023-07-04T14:59:00Z">
        <w:r w:rsidR="00CE39A5">
          <w:rPr>
            <w:rFonts w:ascii="Times New Roman" w:hAnsi="Times New Roman" w:cs="Times New Roman"/>
          </w:rPr>
          <w:t>to mediating the effects of intrusion/introgression</w:t>
        </w:r>
      </w:ins>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w:t>
      </w:r>
      <w:del w:id="231" w:author="O'Sullivan, Ronan James" w:date="2023-07-04T14:59:00Z">
        <w:r w:rsidR="00253953" w:rsidRPr="009F769B" w:rsidDel="00CE39A5">
          <w:rPr>
            <w:rFonts w:ascii="Times New Roman" w:hAnsi="Times New Roman" w:cs="Times New Roman"/>
          </w:rPr>
          <w:delText xml:space="preserve">are </w:delText>
        </w:r>
      </w:del>
      <w:r w:rsidR="00253953" w:rsidRPr="009F769B">
        <w:rPr>
          <w:rFonts w:ascii="Times New Roman" w:hAnsi="Times New Roman" w:cs="Times New Roman"/>
        </w:rPr>
        <w:t xml:space="preserve">rarely considered explicitly. </w:t>
      </w:r>
      <w:r w:rsidR="009F769B" w:rsidRPr="009F769B">
        <w:rPr>
          <w:rFonts w:ascii="Times New Roman" w:hAnsi="Times New Roman" w:cs="Times New Roman"/>
        </w:rPr>
        <w:t>Hard selection refers to situations where the absolute fitness of an individual de</w:t>
      </w:r>
      <w:commentRangeStart w:id="232"/>
      <w:r w:rsidR="009F769B" w:rsidRPr="009F769B">
        <w:rPr>
          <w:rFonts w:ascii="Times New Roman" w:hAnsi="Times New Roman" w:cs="Times New Roman"/>
        </w:rPr>
        <w:t xml:space="preserve">pends on its phenotype in </w:t>
      </w:r>
      <w:del w:id="233" w:author="O'Sullivan, Ronan James" w:date="2023-07-04T15:00:00Z">
        <w:r w:rsidR="009F769B" w:rsidRPr="009F769B" w:rsidDel="00DB31BD">
          <w:rPr>
            <w:rFonts w:ascii="Times New Roman" w:hAnsi="Times New Roman" w:cs="Times New Roman"/>
          </w:rPr>
          <w:delText>absolute terms</w:delText>
        </w:r>
        <w:r w:rsidR="00C81CFA" w:rsidDel="00DB31BD">
          <w:rPr>
            <w:rFonts w:ascii="Times New Roman" w:hAnsi="Times New Roman" w:cs="Times New Roman"/>
          </w:rPr>
          <w:delText xml:space="preserve">, </w:delText>
        </w:r>
        <w:r w:rsidR="00E764A2" w:rsidDel="00DB31BD">
          <w:rPr>
            <w:rFonts w:ascii="Times New Roman" w:hAnsi="Times New Roman" w:cs="Times New Roman"/>
          </w:rPr>
          <w:delText>e.g</w:delText>
        </w:r>
        <w:r w:rsidR="00C81CFA" w:rsidDel="00DB31BD">
          <w:rPr>
            <w:rFonts w:ascii="Times New Roman" w:hAnsi="Times New Roman" w:cs="Times New Roman"/>
          </w:rPr>
          <w:delText>., the extent to which its trait value matches an</w:delText>
        </w:r>
      </w:del>
      <w:ins w:id="234" w:author="O'Sullivan, Ronan James" w:date="2023-07-04T15:00:00Z">
        <w:r w:rsidR="00DB31BD">
          <w:rPr>
            <w:rFonts w:ascii="Times New Roman" w:hAnsi="Times New Roman" w:cs="Times New Roman"/>
          </w:rPr>
          <w:t>with respect to some</w:t>
        </w:r>
      </w:ins>
      <w:r w:rsidR="00C81CFA">
        <w:rPr>
          <w:rFonts w:ascii="Times New Roman" w:hAnsi="Times New Roman" w:cs="Times New Roman"/>
        </w:rPr>
        <w:t xml:space="preserve"> environmentally determined optimum. </w:t>
      </w:r>
      <w:commentRangeEnd w:id="232"/>
      <w:r w:rsidR="00DB31BD">
        <w:rPr>
          <w:rStyle w:val="CommentReference"/>
        </w:rPr>
        <w:commentReference w:id="232"/>
      </w:r>
      <w:commentRangeStart w:id="235"/>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F25DD6">
        <w:rPr>
          <w:rFonts w:ascii="Times New Roman" w:hAnsi="Times New Roman" w:cs="Times New Roman"/>
          <w:iCs/>
          <w:rPrChange w:id="236" w:author="O'Sullivan, Ronan James" w:date="2023-07-03T11:55:00Z">
            <w:rPr>
              <w:rFonts w:ascii="Times New Roman" w:hAnsi="Times New Roman" w:cs="Times New Roman"/>
              <w:i/>
              <w:iCs/>
            </w:rPr>
          </w:rPrChange>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ins w:id="237" w:author="O'Sullivan, Ronan James" w:date="2023-07-04T15:07:00Z">
        <w:r w:rsidR="00DB31BD">
          <w:rPr>
            <w:rFonts w:ascii="Times New Roman" w:hAnsi="Times New Roman" w:cs="Times New Roman"/>
          </w:rPr>
          <w:t xml:space="preserve">. </w:t>
        </w:r>
      </w:ins>
      <w:del w:id="238" w:author="O'Sullivan, Ronan James" w:date="2023-07-04T15:07:00Z">
        <w:r w:rsidR="00C81CFA" w:rsidDel="00DB31BD">
          <w:rPr>
            <w:rFonts w:ascii="Times New Roman" w:hAnsi="Times New Roman" w:cs="Times New Roman"/>
          </w:rPr>
          <w:delText>.</w:delText>
        </w:r>
      </w:del>
      <w:ins w:id="239" w:author="O'Sullivan, Ronan James" w:date="2023-07-04T15:07:00Z">
        <w:r w:rsidR="00DB31BD">
          <w:rPr>
            <w:rFonts w:ascii="Times New Roman" w:hAnsi="Times New Roman" w:cs="Times New Roman"/>
          </w:rPr>
          <w:t xml:space="preserve">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xml:space="preserve">. </w:t>
        </w:r>
      </w:ins>
      <w:ins w:id="240" w:author="O'Sullivan, Ronan James" w:date="2023-07-04T15:09:00Z">
        <w:r w:rsidR="00DB31BD">
          <w:rPr>
            <w:rFonts w:ascii="Times New Roman" w:hAnsi="Times New Roman" w:cs="Times New Roman"/>
          </w:rPr>
          <w:t>In order to</w:t>
        </w:r>
      </w:ins>
      <w:ins w:id="241" w:author="O'Sullivan, Ronan James" w:date="2023-07-04T15:07:00Z">
        <w:r w:rsidR="00DB31BD">
          <w:rPr>
            <w:rFonts w:ascii="Times New Roman" w:hAnsi="Times New Roman" w:cs="Times New Roman"/>
          </w:rPr>
          <w:t xml:space="preserve"> survive or reproduce, an individual must acquire one of these vacancies, with relative rather than absolute trait values determining which individuals ‘fill’ the vacanc</w:t>
        </w:r>
      </w:ins>
      <w:ins w:id="242" w:author="O'Sullivan, Ronan James" w:date="2023-07-04T15:12:00Z">
        <w:r w:rsidR="00B9592C">
          <w:rPr>
            <w:rFonts w:ascii="Times New Roman" w:hAnsi="Times New Roman" w:cs="Times New Roman"/>
          </w:rPr>
          <w:t>ies</w:t>
        </w:r>
      </w:ins>
      <w:ins w:id="243" w:author="O'Sullivan, Ronan James" w:date="2023-07-04T15:07:00Z">
        <w:r w:rsidR="00DB31BD">
          <w:rPr>
            <w:rFonts w:ascii="Times New Roman" w:hAnsi="Times New Roman" w:cs="Times New Roman"/>
          </w:rPr>
          <w:t xml:space="preserve">. </w:t>
        </w:r>
      </w:ins>
      <w:del w:id="244" w:author="O'Sullivan, Ronan James" w:date="2023-07-04T15:10:00Z">
        <w:r w:rsidR="00A22C5B" w:rsidDel="00B9592C">
          <w:rPr>
            <w:rFonts w:ascii="Times New Roman" w:hAnsi="Times New Roman" w:cs="Times New Roman"/>
          </w:rPr>
          <w:delText xml:space="preserve"> </w:delText>
        </w:r>
      </w:del>
      <w:del w:id="245" w:author="O'Sullivan, Ronan James" w:date="2023-07-04T15:03:00Z">
        <w:r w:rsidR="000F5AA3" w:rsidDel="00DB31BD">
          <w:rPr>
            <w:rFonts w:ascii="Times New Roman" w:hAnsi="Times New Roman" w:cs="Times New Roman"/>
          </w:rPr>
          <w:delText>For example</w:delText>
        </w:r>
      </w:del>
      <w:ins w:id="246" w:author="O'Sullivan, Ronan James" w:date="2023-07-04T15:09:00Z">
        <w:r w:rsidR="00DB31BD">
          <w:rPr>
            <w:rFonts w:ascii="Times New Roman" w:hAnsi="Times New Roman" w:cs="Times New Roman"/>
          </w:rPr>
          <w:t xml:space="preserve">A given trait can be under pure hard selection, pure soft selection, or some combination of the two if both forms of selection affect fitness via multiple routes. Hard selection is independent of, whilst soft selection is dependent upon, the population density and phenotypic composition of </w:t>
        </w:r>
      </w:ins>
      <w:ins w:id="247" w:author="O'Sullivan, Ronan James" w:date="2023-07-04T15:12:00Z">
        <w:r w:rsidR="00B9592C">
          <w:rPr>
            <w:rFonts w:ascii="Times New Roman" w:hAnsi="Times New Roman" w:cs="Times New Roman"/>
          </w:rPr>
          <w:t>the</w:t>
        </w:r>
      </w:ins>
      <w:ins w:id="248" w:author="O'Sullivan, Ronan James" w:date="2023-07-04T15:09:00Z">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xml:space="preserve">. To illustrate, </w:t>
        </w:r>
      </w:ins>
      <w:del w:id="249" w:author="O'Sullivan, Ronan James" w:date="2023-07-04T15:08:00Z">
        <w:r w:rsidR="000F5AA3" w:rsidDel="00DB31BD">
          <w:rPr>
            <w:rFonts w:ascii="Times New Roman" w:hAnsi="Times New Roman" w:cs="Times New Roman"/>
          </w:rPr>
          <w:delText>,</w:delText>
        </w:r>
      </w:del>
      <w:ins w:id="250" w:author="O'Sullivan, Ronan James" w:date="2023-07-04T15:03:00Z">
        <w:r w:rsidR="00DB31BD">
          <w:rPr>
            <w:rFonts w:ascii="Times New Roman" w:hAnsi="Times New Roman" w:cs="Times New Roman"/>
          </w:rPr>
          <w:t>consider that</w:t>
        </w:r>
      </w:ins>
      <w:r w:rsidR="000F5AA3">
        <w:rPr>
          <w:rFonts w:ascii="Times New Roman" w:hAnsi="Times New Roman" w:cs="Times New Roman"/>
        </w:rPr>
        <w:t xml:space="preserve"> body size could be under hard selection if absolute body size determines the </w:t>
      </w:r>
      <w:del w:id="251" w:author="O'Sullivan, Ronan James" w:date="2023-07-03T11:56:00Z">
        <w:r w:rsidR="000F5AA3" w:rsidDel="00F25DD6">
          <w:rPr>
            <w:rFonts w:ascii="Times New Roman" w:hAnsi="Times New Roman" w:cs="Times New Roman"/>
          </w:rPr>
          <w:delText xml:space="preserve">fit </w:delText>
        </w:r>
      </w:del>
      <w:ins w:id="252" w:author="O'Sullivan, Ronan James" w:date="2023-07-03T11:56:00Z">
        <w:r w:rsidR="00F25DD6">
          <w:rPr>
            <w:rFonts w:ascii="Times New Roman" w:hAnsi="Times New Roman" w:cs="Times New Roman"/>
          </w:rPr>
          <w:t xml:space="preserve">match </w:t>
        </w:r>
      </w:ins>
      <w:r w:rsidR="000F5AA3">
        <w:rPr>
          <w:rFonts w:ascii="Times New Roman" w:hAnsi="Times New Roman" w:cs="Times New Roman"/>
        </w:rPr>
        <w:t>between phenotype and environment</w:t>
      </w:r>
      <w:r w:rsidR="005F48E1">
        <w:rPr>
          <w:rFonts w:ascii="Times New Roman" w:hAnsi="Times New Roman" w:cs="Times New Roman"/>
        </w:rPr>
        <w:t xml:space="preserve"> (e.g., </w:t>
      </w:r>
      <w:del w:id="253" w:author="O'Sullivan, Ronan James" w:date="2023-07-03T11:56:00Z">
        <w:r w:rsidR="005F48E1" w:rsidDel="00F25DD6">
          <w:rPr>
            <w:rFonts w:ascii="Times New Roman" w:hAnsi="Times New Roman" w:cs="Times New Roman"/>
          </w:rPr>
          <w:delText xml:space="preserve">the effectiveness of </w:delText>
        </w:r>
      </w:del>
      <w:r w:rsidR="005F48E1">
        <w:rPr>
          <w:rFonts w:ascii="Times New Roman" w:hAnsi="Times New Roman" w:cs="Times New Roman"/>
        </w:rPr>
        <w:t>thermoregulat</w:t>
      </w:r>
      <w:ins w:id="254" w:author="O'Sullivan, Ronan James" w:date="2023-07-03T11:56:00Z">
        <w:r w:rsidR="00F25DD6">
          <w:rPr>
            <w:rFonts w:ascii="Times New Roman" w:hAnsi="Times New Roman" w:cs="Times New Roman"/>
          </w:rPr>
          <w:t>ory ability</w:t>
        </w:r>
      </w:ins>
      <w:del w:id="255" w:author="O'Sullivan, Ronan James" w:date="2023-07-03T11:56:00Z">
        <w:r w:rsidR="005F48E1" w:rsidDel="00F25DD6">
          <w:rPr>
            <w:rFonts w:ascii="Times New Roman" w:hAnsi="Times New Roman" w:cs="Times New Roman"/>
          </w:rPr>
          <w:delText>ion</w:delText>
        </w:r>
      </w:del>
      <w:r w:rsidR="005F48E1">
        <w:rPr>
          <w:rFonts w:ascii="Times New Roman" w:hAnsi="Times New Roman" w:cs="Times New Roman"/>
        </w:rPr>
        <w:t>)</w:t>
      </w:r>
      <w:r w:rsidR="000F5AA3">
        <w:rPr>
          <w:rFonts w:ascii="Times New Roman" w:hAnsi="Times New Roman" w:cs="Times New Roman"/>
        </w:rPr>
        <w:t>, 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ins w:id="256" w:author="O'Sullivan, Ronan James" w:date="2023-07-04T15:04:00Z">
        <w:r w:rsidR="00DB31BD">
          <w:rPr>
            <w:rFonts w:ascii="Times New Roman" w:hAnsi="Times New Roman" w:cs="Times New Roman"/>
          </w:rPr>
          <w:t xml:space="preserve">some </w:t>
        </w:r>
      </w:ins>
      <w:r w:rsidR="000F5AA3">
        <w:rPr>
          <w:rFonts w:ascii="Times New Roman" w:hAnsi="Times New Roman" w:cs="Times New Roman"/>
        </w:rPr>
        <w:t>intraspecific competition</w:t>
      </w:r>
      <w:ins w:id="257" w:author="O'Sullivan, Ronan James" w:date="2023-07-04T15:04:00Z">
        <w:r w:rsidR="00DB31BD">
          <w:rPr>
            <w:rFonts w:ascii="Times New Roman" w:hAnsi="Times New Roman" w:cs="Times New Roman"/>
          </w:rPr>
          <w:t xml:space="preserve"> (e.g., resource defen</w:t>
        </w:r>
      </w:ins>
      <w:ins w:id="258" w:author="O'Sullivan, Ronan James" w:date="2023-07-04T15:06:00Z">
        <w:r w:rsidR="00DB31BD">
          <w:rPr>
            <w:rFonts w:ascii="Times New Roman" w:hAnsi="Times New Roman" w:cs="Times New Roman"/>
          </w:rPr>
          <w:t>ce</w:t>
        </w:r>
      </w:ins>
      <w:ins w:id="259" w:author="O'Sullivan, Ronan James" w:date="2023-07-04T15:04:00Z">
        <w:r w:rsidR="00DB31BD">
          <w:rPr>
            <w:rFonts w:ascii="Times New Roman" w:hAnsi="Times New Roman" w:cs="Times New Roman"/>
          </w:rPr>
          <w:t>)</w:t>
        </w:r>
      </w:ins>
      <w:del w:id="260" w:author="O'Sullivan, Ronan James" w:date="2023-07-04T15:12:00Z">
        <w:r w:rsidR="005F48E1" w:rsidDel="00B9592C">
          <w:rPr>
            <w:rFonts w:ascii="Times New Roman" w:hAnsi="Times New Roman" w:cs="Times New Roman"/>
          </w:rPr>
          <w:delText>.</w:delText>
        </w:r>
        <w:commentRangeEnd w:id="235"/>
        <w:r w:rsidR="00B9592C" w:rsidDel="00B9592C">
          <w:rPr>
            <w:rStyle w:val="CommentReference"/>
          </w:rPr>
          <w:commentReference w:id="235"/>
        </w:r>
      </w:del>
      <w:del w:id="261" w:author="O'Sullivan, Ronan James" w:date="2023-07-04T15:09:00Z">
        <w:r w:rsidR="005F48E1" w:rsidDel="00DB31BD">
          <w:rPr>
            <w:rFonts w:ascii="Times New Roman" w:hAnsi="Times New Roman" w:cs="Times New Roman"/>
          </w:rPr>
          <w:delText xml:space="preserve"> </w:delText>
        </w:r>
        <w:r w:rsidR="00E2518D" w:rsidDel="00DB31BD">
          <w:rPr>
            <w:rFonts w:ascii="Times New Roman" w:hAnsi="Times New Roman" w:cs="Times New Roman"/>
          </w:rPr>
          <w:delText xml:space="preserve">A given trait </w:delText>
        </w:r>
      </w:del>
      <w:del w:id="262" w:author="O'Sullivan, Ronan James" w:date="2023-07-04T15:08:00Z">
        <w:r w:rsidR="00E2518D" w:rsidDel="00DB31BD">
          <w:rPr>
            <w:rFonts w:ascii="Times New Roman" w:hAnsi="Times New Roman" w:cs="Times New Roman"/>
          </w:rPr>
          <w:delText xml:space="preserve">could </w:delText>
        </w:r>
      </w:del>
      <w:del w:id="263" w:author="O'Sullivan, Ronan James" w:date="2023-07-04T15:09:00Z">
        <w:r w:rsidR="00E2518D" w:rsidDel="00DB31BD">
          <w:rPr>
            <w:rFonts w:ascii="Times New Roman" w:hAnsi="Times New Roman" w:cs="Times New Roman"/>
          </w:rPr>
          <w:delText xml:space="preserve">be under pure hard selection, pure soft, or some </w:delText>
        </w:r>
      </w:del>
      <w:del w:id="264" w:author="O'Sullivan, Ronan James" w:date="2023-07-03T11:56:00Z">
        <w:r w:rsidR="00E2518D" w:rsidDel="00F25DD6">
          <w:rPr>
            <w:rFonts w:ascii="Times New Roman" w:hAnsi="Times New Roman" w:cs="Times New Roman"/>
          </w:rPr>
          <w:delText xml:space="preserve">mix </w:delText>
        </w:r>
      </w:del>
      <w:del w:id="265" w:author="O'Sullivan, Ronan James" w:date="2023-07-04T15:09:00Z">
        <w:r w:rsidR="00E2518D" w:rsidDel="00DB31BD">
          <w:rPr>
            <w:rFonts w:ascii="Times New Roman" w:hAnsi="Times New Roman" w:cs="Times New Roman"/>
          </w:rPr>
          <w:delText xml:space="preserve">of the two if </w:delText>
        </w:r>
      </w:del>
      <w:del w:id="266" w:author="O'Sullivan, Ronan James" w:date="2023-07-03T11:56:00Z">
        <w:r w:rsidR="00E2518D" w:rsidDel="00F25DD6">
          <w:rPr>
            <w:rFonts w:ascii="Times New Roman" w:hAnsi="Times New Roman" w:cs="Times New Roman"/>
          </w:rPr>
          <w:delText>it</w:delText>
        </w:r>
      </w:del>
      <w:del w:id="267" w:author="O'Sullivan, Ronan James" w:date="2023-07-04T15:09:00Z">
        <w:r w:rsidR="00E2518D" w:rsidDel="00DB31BD">
          <w:rPr>
            <w:rFonts w:ascii="Times New Roman" w:hAnsi="Times New Roman" w:cs="Times New Roman"/>
          </w:rPr>
          <w:delText xml:space="preserve"> affect</w:delText>
        </w:r>
      </w:del>
      <w:del w:id="268" w:author="O'Sullivan, Ronan James" w:date="2023-07-03T11:56:00Z">
        <w:r w:rsidR="00E2518D" w:rsidDel="00F25DD6">
          <w:rPr>
            <w:rFonts w:ascii="Times New Roman" w:hAnsi="Times New Roman" w:cs="Times New Roman"/>
          </w:rPr>
          <w:delText>s</w:delText>
        </w:r>
      </w:del>
      <w:del w:id="269" w:author="O'Sullivan, Ronan James" w:date="2023-07-04T15:09:00Z">
        <w:r w:rsidR="00E2518D" w:rsidDel="00DB31BD">
          <w:rPr>
            <w:rFonts w:ascii="Times New Roman" w:hAnsi="Times New Roman" w:cs="Times New Roman"/>
          </w:rPr>
          <w:delText xml:space="preserve"> fitness via </w:delText>
        </w:r>
        <w:r w:rsidR="005F48E1" w:rsidDel="00DB31BD">
          <w:rPr>
            <w:rFonts w:ascii="Times New Roman" w:hAnsi="Times New Roman" w:cs="Times New Roman"/>
          </w:rPr>
          <w:delText>multiple routes</w:delText>
        </w:r>
        <w:r w:rsidR="00930EBC" w:rsidDel="00DB31BD">
          <w:rPr>
            <w:rFonts w:ascii="Times New Roman" w:hAnsi="Times New Roman" w:cs="Times New Roman"/>
          </w:rPr>
          <w:delText>.</w:delText>
        </w:r>
        <w:r w:rsidR="007D605B" w:rsidDel="00DB31BD">
          <w:rPr>
            <w:rFonts w:ascii="Times New Roman" w:hAnsi="Times New Roman" w:cs="Times New Roman"/>
          </w:rPr>
          <w:delText xml:space="preserve"> </w:delText>
        </w:r>
        <w:r w:rsidR="00A22C5B" w:rsidDel="00DB31BD">
          <w:rPr>
            <w:rFonts w:ascii="Times New Roman" w:hAnsi="Times New Roman" w:cs="Times New Roman"/>
          </w:rPr>
          <w:delText xml:space="preserve">Hard selection </w:delText>
        </w:r>
        <w:r w:rsidR="007957B3" w:rsidDel="00DB31BD">
          <w:rPr>
            <w:rFonts w:ascii="Times New Roman" w:hAnsi="Times New Roman" w:cs="Times New Roman"/>
          </w:rPr>
          <w:delText>is</w:delText>
        </w:r>
        <w:r w:rsidR="00C81CFA" w:rsidDel="00DB31BD">
          <w:rPr>
            <w:rFonts w:ascii="Times New Roman" w:hAnsi="Times New Roman" w:cs="Times New Roman"/>
          </w:rPr>
          <w:delText xml:space="preserve"> </w:delText>
        </w:r>
        <w:r w:rsidR="00A22C5B" w:rsidDel="00DB31BD">
          <w:rPr>
            <w:rFonts w:ascii="Times New Roman" w:hAnsi="Times New Roman" w:cs="Times New Roman"/>
          </w:rPr>
          <w:delText>independent of</w:delText>
        </w:r>
        <w:r w:rsidR="007957B3" w:rsidDel="00DB31BD">
          <w:rPr>
            <w:rFonts w:ascii="Times New Roman" w:hAnsi="Times New Roman" w:cs="Times New Roman"/>
          </w:rPr>
          <w:delText xml:space="preserve">, whilst </w:delText>
        </w:r>
        <w:r w:rsidR="00A22C5B" w:rsidDel="00DB31BD">
          <w:rPr>
            <w:rFonts w:ascii="Times New Roman" w:hAnsi="Times New Roman" w:cs="Times New Roman"/>
          </w:rPr>
          <w:delText xml:space="preserve">soft selection </w:delText>
        </w:r>
        <w:r w:rsidR="007957B3" w:rsidDel="00DB31BD">
          <w:rPr>
            <w:rFonts w:ascii="Times New Roman" w:hAnsi="Times New Roman" w:cs="Times New Roman"/>
          </w:rPr>
          <w:delText xml:space="preserve">is </w:delText>
        </w:r>
        <w:r w:rsidR="00A22C5B" w:rsidDel="00DB31BD">
          <w:rPr>
            <w:rFonts w:ascii="Times New Roman" w:hAnsi="Times New Roman" w:cs="Times New Roman"/>
          </w:rPr>
          <w:delText>depend</w:delText>
        </w:r>
        <w:r w:rsidR="007957B3" w:rsidDel="00DB31BD">
          <w:rPr>
            <w:rFonts w:ascii="Times New Roman" w:hAnsi="Times New Roman" w:cs="Times New Roman"/>
          </w:rPr>
          <w:delText>ent</w:delText>
        </w:r>
        <w:r w:rsidR="00A22C5B" w:rsidDel="00DB31BD">
          <w:rPr>
            <w:rFonts w:ascii="Times New Roman" w:hAnsi="Times New Roman" w:cs="Times New Roman"/>
          </w:rPr>
          <w:delText xml:space="preserve"> on</w:delText>
        </w:r>
        <w:r w:rsidR="007957B3" w:rsidDel="00DB31BD">
          <w:rPr>
            <w:rFonts w:ascii="Times New Roman" w:hAnsi="Times New Roman" w:cs="Times New Roman"/>
          </w:rPr>
          <w:delText>,</w:delText>
        </w:r>
        <w:r w:rsidR="00A22C5B" w:rsidDel="00DB31BD">
          <w:rPr>
            <w:rFonts w:ascii="Times New Roman" w:hAnsi="Times New Roman" w:cs="Times New Roman"/>
          </w:rPr>
          <w:delText xml:space="preserve"> </w:delText>
        </w:r>
        <w:r w:rsidR="007957B3" w:rsidDel="00DB31BD">
          <w:rPr>
            <w:rFonts w:ascii="Times New Roman" w:hAnsi="Times New Roman" w:cs="Times New Roman"/>
          </w:rPr>
          <w:delText xml:space="preserve">population </w:delText>
        </w:r>
        <w:r w:rsidR="00A22C5B" w:rsidDel="00DB31BD">
          <w:rPr>
            <w:rFonts w:ascii="Times New Roman" w:hAnsi="Times New Roman" w:cs="Times New Roman"/>
          </w:rPr>
          <w:delText xml:space="preserve">density and phenotypic composition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delInstrText>
        </w:r>
        <w:r w:rsidR="00A22C5B" w:rsidDel="00DB31BD">
          <w:rPr>
            <w:rFonts w:ascii="Times New Roman" w:hAnsi="Times New Roman" w:cs="Times New Roman"/>
          </w:rPr>
          <w:fldChar w:fldCharType="separate"/>
        </w:r>
        <w:r w:rsidR="00A22C5B" w:rsidRPr="00C81CFA" w:rsidDel="00DB31BD">
          <w:rPr>
            <w:rFonts w:ascii="Times New Roman" w:hAnsi="Times New Roman" w:cs="Times New Roman"/>
          </w:rPr>
          <w:delText>(Bell et al. 2021)</w:delText>
        </w:r>
        <w:r w:rsidR="00A22C5B" w:rsidDel="00DB31BD">
          <w:rPr>
            <w:rFonts w:ascii="Times New Roman" w:hAnsi="Times New Roman" w:cs="Times New Roman"/>
          </w:rPr>
          <w:fldChar w:fldCharType="end"/>
        </w:r>
      </w:del>
      <w:del w:id="270" w:author="O'Sullivan, Ronan James" w:date="2023-07-04T15:10:00Z">
        <w:r w:rsidR="00A22C5B" w:rsidDel="00B9592C">
          <w:rPr>
            <w:rFonts w:ascii="Times New Roman" w:hAnsi="Times New Roman" w:cs="Times New Roman"/>
          </w:rPr>
          <w:delText xml:space="preserve">. </w:delText>
        </w:r>
      </w:del>
      <w:del w:id="271" w:author="O'Sullivan, Ronan James" w:date="2023-07-04T15:07:00Z">
        <w:r w:rsidR="00A22C5B" w:rsidDel="00DB31BD">
          <w:rPr>
            <w:rFonts w:ascii="Times New Roman" w:hAnsi="Times New Roman" w:cs="Times New Roman"/>
          </w:rPr>
          <w:delText xml:space="preserve">To understand </w:delText>
        </w:r>
        <w:r w:rsidR="007957B3" w:rsidDel="00DB31BD">
          <w:rPr>
            <w:rFonts w:ascii="Times New Roman" w:hAnsi="Times New Roman" w:cs="Times New Roman"/>
          </w:rPr>
          <w:delText>soft selection</w:delText>
        </w:r>
        <w:r w:rsidR="00A22C5B" w:rsidDel="00DB31BD">
          <w:rPr>
            <w:rFonts w:ascii="Times New Roman" w:hAnsi="Times New Roman" w:cs="Times New Roman"/>
          </w:rPr>
          <w:delText xml:space="preserve">, it is </w:delText>
        </w:r>
        <w:r w:rsidR="00245320" w:rsidDel="00DB31BD">
          <w:rPr>
            <w:rFonts w:ascii="Times New Roman" w:hAnsi="Times New Roman" w:cs="Times New Roman"/>
          </w:rPr>
          <w:delText>useful</w:delText>
        </w:r>
        <w:r w:rsidR="00A22C5B" w:rsidDel="00DB31BD">
          <w:rPr>
            <w:rFonts w:ascii="Times New Roman" w:hAnsi="Times New Roman" w:cs="Times New Roman"/>
          </w:rPr>
          <w:delText xml:space="preserve"> to conceive of </w:delText>
        </w:r>
        <w:r w:rsidR="009B6896" w:rsidDel="00DB31BD">
          <w:rPr>
            <w:rFonts w:ascii="Times New Roman" w:hAnsi="Times New Roman" w:cs="Times New Roman"/>
          </w:rPr>
          <w:delText>the</w:delText>
        </w:r>
        <w:r w:rsidR="00A22C5B" w:rsidDel="00DB31BD">
          <w:rPr>
            <w:rFonts w:ascii="Times New Roman" w:hAnsi="Times New Roman" w:cs="Times New Roman"/>
          </w:rPr>
          <w:delText xml:space="preserve"> environment </w:delText>
        </w:r>
        <w:r w:rsidR="00245320" w:rsidDel="00DB31BD">
          <w:rPr>
            <w:rFonts w:ascii="Times New Roman" w:hAnsi="Times New Roman" w:cs="Times New Roman"/>
          </w:rPr>
          <w:delText xml:space="preserve">as </w:delText>
        </w:r>
        <w:r w:rsidR="00A22C5B" w:rsidDel="00DB31BD">
          <w:rPr>
            <w:rFonts w:ascii="Times New Roman" w:hAnsi="Times New Roman" w:cs="Times New Roman"/>
          </w:rPr>
          <w:delText xml:space="preserve">containing a limited number of “ecological vacancies”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delInstrText>
        </w:r>
        <w:r w:rsidR="00A22C5B" w:rsidDel="00DB31BD">
          <w:rPr>
            <w:rFonts w:ascii="Times New Roman" w:hAnsi="Times New Roman" w:cs="Times New Roman"/>
          </w:rPr>
          <w:fldChar w:fldCharType="separate"/>
        </w:r>
        <w:r w:rsidR="009B6896" w:rsidRPr="009B6896" w:rsidDel="00DB31BD">
          <w:rPr>
            <w:rFonts w:ascii="Times New Roman" w:hAnsi="Times New Roman" w:cs="Times New Roman"/>
          </w:rPr>
          <w:delText>(Reznick 2016)</w:delText>
        </w:r>
        <w:r w:rsidR="00A22C5B" w:rsidDel="00DB31BD">
          <w:rPr>
            <w:rFonts w:ascii="Times New Roman" w:hAnsi="Times New Roman" w:cs="Times New Roman"/>
          </w:rPr>
          <w:fldChar w:fldCharType="end"/>
        </w:r>
        <w:r w:rsidR="00245320" w:rsidDel="00DB31BD">
          <w:rPr>
            <w:rFonts w:ascii="Times New Roman" w:hAnsi="Times New Roman" w:cs="Times New Roman"/>
          </w:rPr>
          <w:delText>.</w:delText>
        </w:r>
        <w:r w:rsidR="00A55B8B" w:rsidDel="00DB31BD">
          <w:rPr>
            <w:rFonts w:ascii="Times New Roman" w:hAnsi="Times New Roman" w:cs="Times New Roman"/>
          </w:rPr>
          <w:delText xml:space="preserve"> To survive or reproduce, an individual must acquire one of these vacancies, with relative </w:delText>
        </w:r>
        <w:r w:rsidR="007957B3" w:rsidDel="00DB31BD">
          <w:rPr>
            <w:rFonts w:ascii="Times New Roman" w:hAnsi="Times New Roman" w:cs="Times New Roman"/>
          </w:rPr>
          <w:delText xml:space="preserve">rather than absolute </w:delText>
        </w:r>
        <w:r w:rsidR="00A55B8B" w:rsidDel="00DB31BD">
          <w:rPr>
            <w:rFonts w:ascii="Times New Roman" w:hAnsi="Times New Roman" w:cs="Times New Roman"/>
          </w:rPr>
          <w:delText xml:space="preserve">trait values determining which individuals </w:delText>
        </w:r>
        <w:r w:rsidR="00B110AE" w:rsidDel="00DB31BD">
          <w:rPr>
            <w:rFonts w:ascii="Times New Roman" w:hAnsi="Times New Roman" w:cs="Times New Roman"/>
          </w:rPr>
          <w:delText xml:space="preserve">fill </w:delText>
        </w:r>
      </w:del>
      <w:del w:id="272" w:author="O'Sullivan, Ronan James" w:date="2023-07-04T15:06:00Z">
        <w:r w:rsidR="00B110AE" w:rsidDel="00DB31BD">
          <w:rPr>
            <w:rFonts w:ascii="Times New Roman" w:hAnsi="Times New Roman" w:cs="Times New Roman"/>
          </w:rPr>
          <w:delText>them</w:delText>
        </w:r>
      </w:del>
      <w:del w:id="273" w:author="O'Sullivan, Ronan James" w:date="2023-07-04T15:07:00Z">
        <w:r w:rsidR="00B110AE" w:rsidDel="00DB31BD">
          <w:rPr>
            <w:rFonts w:ascii="Times New Roman" w:hAnsi="Times New Roman" w:cs="Times New Roman"/>
          </w:rPr>
          <w:delText xml:space="preserve">. </w:delText>
        </w:r>
      </w:del>
      <w:del w:id="274" w:author="O'Sullivan, Ronan James" w:date="2023-07-04T15:10:00Z">
        <w:r w:rsidR="003315EE" w:rsidDel="00B9592C">
          <w:rPr>
            <w:rFonts w:ascii="Times New Roman" w:hAnsi="Times New Roman" w:cs="Times New Roman"/>
          </w:rPr>
          <w:delText xml:space="preserve">So long as </w:delText>
        </w:r>
        <w:r w:rsidR="00A540B1" w:rsidDel="00B9592C">
          <w:rPr>
            <w:rFonts w:ascii="Times New Roman" w:hAnsi="Times New Roman" w:cs="Times New Roman"/>
          </w:rPr>
          <w:delText xml:space="preserve">there are more individuals than ecological vacancies, all vacancies will be filled regardless of the phenotypic composition of the population, but soft selection will occur in a density and frequency dependent manner when individuals differ in </w:delText>
        </w:r>
        <w:r w:rsidR="00816741" w:rsidDel="00B9592C">
          <w:rPr>
            <w:rFonts w:ascii="Times New Roman" w:hAnsi="Times New Roman" w:cs="Times New Roman"/>
          </w:rPr>
          <w:delText>competitive abilities</w:delText>
        </w:r>
        <w:r w:rsidR="00EF0B73" w:rsidDel="00B9592C">
          <w:rPr>
            <w:rFonts w:ascii="Times New Roman" w:hAnsi="Times New Roman" w:cs="Times New Roman"/>
          </w:rPr>
          <w:delText>.</w:delText>
        </w:r>
      </w:del>
      <w:ins w:id="275" w:author="O'Sullivan, Ronan James" w:date="2023-07-04T15:12:00Z">
        <w:r w:rsidR="00B9592C">
          <w:rPr>
            <w:rFonts w:ascii="Times New Roman" w:hAnsi="Times New Roman" w:cs="Times New Roman"/>
          </w:rPr>
          <w:t xml:space="preserve"> and there are more competing individuals than there are vacancies. </w:t>
        </w:r>
      </w:ins>
    </w:p>
    <w:p w14:paraId="602A734D" w14:textId="0C3BF0DC"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lastRenderedPageBreak/>
        <w:t xml:space="preserve">Here we present an eco-genetic </w:t>
      </w:r>
      <w:commentRangeStart w:id="276"/>
      <w:del w:id="277" w:author="O'Sullivan, Ronan James" w:date="2023-07-03T11:58:00Z">
        <w:r w:rsidDel="00A706C2">
          <w:rPr>
            <w:rFonts w:ascii="Times New Roman" w:hAnsi="Times New Roman" w:cs="Times New Roman"/>
          </w:rPr>
          <w:delText xml:space="preserve">(or “demo-genetic”) </w:delText>
        </w:r>
      </w:del>
      <w:commentRangeEnd w:id="276"/>
      <w:r w:rsidR="00B9592C">
        <w:rPr>
          <w:rStyle w:val="CommentReference"/>
        </w:rPr>
        <w:commentReference w:id="276"/>
      </w:r>
      <w:r>
        <w:rPr>
          <w:rFonts w:ascii="Times New Roman" w:hAnsi="Times New Roman" w:cs="Times New Roman"/>
        </w:rPr>
        <w:t xml:space="preserve">model to explore the </w:t>
      </w:r>
      <w:del w:id="278" w:author="O'Sullivan, Ronan James" w:date="2023-07-04T15:17:00Z">
        <w:r w:rsidDel="00B9592C">
          <w:rPr>
            <w:rFonts w:ascii="Times New Roman" w:hAnsi="Times New Roman" w:cs="Times New Roman"/>
          </w:rPr>
          <w:delText>ecological and</w:delText>
        </w:r>
      </w:del>
      <w:ins w:id="279" w:author="O'Sullivan, Ronan James" w:date="2023-07-04T15:17:00Z">
        <w:r w:rsidR="00B9592C">
          <w:rPr>
            <w:rFonts w:ascii="Times New Roman" w:hAnsi="Times New Roman" w:cs="Times New Roman"/>
          </w:rPr>
          <w:t>eco-</w:t>
        </w:r>
      </w:ins>
      <w:del w:id="280"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 xml:space="preserve">evolutionary consequences </w:t>
      </w:r>
      <w:del w:id="281" w:author="O'Sullivan, Ronan James" w:date="2023-07-03T12:53:00Z">
        <w:r w:rsidDel="00A34058">
          <w:rPr>
            <w:rFonts w:ascii="Times New Roman" w:hAnsi="Times New Roman" w:cs="Times New Roman"/>
          </w:rPr>
          <w:delText xml:space="preserve">for a single wild population </w:delText>
        </w:r>
      </w:del>
      <w:r>
        <w:rPr>
          <w:rFonts w:ascii="Times New Roman" w:hAnsi="Times New Roman" w:cs="Times New Roman"/>
        </w:rPr>
        <w:t xml:space="preserve">of </w:t>
      </w:r>
      <w:del w:id="282" w:author="O'Sullivan, Ronan James" w:date="2023-07-04T15:17:00Z">
        <w:r w:rsidDel="00B9592C">
          <w:rPr>
            <w:rFonts w:ascii="Times New Roman" w:hAnsi="Times New Roman" w:cs="Times New Roman"/>
          </w:rPr>
          <w:delText>one-off</w:delText>
        </w:r>
      </w:del>
      <w:ins w:id="283" w:author="O'Sullivan, Ronan James" w:date="2023-07-04T15:17:00Z">
        <w:r w:rsidR="00B9592C">
          <w:rPr>
            <w:rFonts w:ascii="Times New Roman" w:hAnsi="Times New Roman" w:cs="Times New Roman"/>
          </w:rPr>
          <w:t>acute</w:t>
        </w:r>
      </w:ins>
      <w:r>
        <w:rPr>
          <w:rFonts w:ascii="Times New Roman" w:hAnsi="Times New Roman" w:cs="Times New Roman"/>
        </w:rPr>
        <w:t xml:space="preserve"> or </w:t>
      </w:r>
      <w:del w:id="284" w:author="O'Sullivan, Ronan James" w:date="2023-07-04T15:17:00Z">
        <w:r w:rsidDel="00B9592C">
          <w:rPr>
            <w:rFonts w:ascii="Times New Roman" w:hAnsi="Times New Roman" w:cs="Times New Roman"/>
          </w:rPr>
          <w:delText xml:space="preserve">continuous </w:delText>
        </w:r>
      </w:del>
      <w:ins w:id="285" w:author="O'Sullivan, Ronan James" w:date="2023-07-04T15:17:00Z">
        <w:r w:rsidR="00B9592C">
          <w:rPr>
            <w:rFonts w:ascii="Times New Roman" w:hAnsi="Times New Roman" w:cs="Times New Roman"/>
          </w:rPr>
          <w:t xml:space="preserve">chronic </w:t>
        </w:r>
      </w:ins>
      <w:r>
        <w:rPr>
          <w:rFonts w:ascii="Times New Roman" w:hAnsi="Times New Roman" w:cs="Times New Roman"/>
        </w:rPr>
        <w:t>intrusion</w:t>
      </w:r>
      <w:ins w:id="286" w:author="O'Sullivan, Ronan James" w:date="2023-07-04T15:17:00Z">
        <w:r w:rsidR="00B9592C">
          <w:rPr>
            <w:rFonts w:ascii="Times New Roman" w:hAnsi="Times New Roman" w:cs="Times New Roman"/>
          </w:rPr>
          <w:t xml:space="preserve"> events</w:t>
        </w:r>
      </w:ins>
      <w:ins w:id="287" w:author="O'Sullivan, Ronan James" w:date="2023-07-03T12:53:00Z">
        <w:r w:rsidR="008B0C33">
          <w:rPr>
            <w:rFonts w:ascii="Times New Roman" w:hAnsi="Times New Roman" w:cs="Times New Roman"/>
          </w:rPr>
          <w:t xml:space="preserve"> </w:t>
        </w:r>
      </w:ins>
      <w:del w:id="288"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by foreign/domesticated individuals</w:t>
      </w:r>
      <w:ins w:id="289" w:author="O'Sullivan, Ronan James" w:date="2023-07-04T15:17:00Z">
        <w:r w:rsidR="00B9592C">
          <w:rPr>
            <w:rFonts w:ascii="Times New Roman" w:hAnsi="Times New Roman" w:cs="Times New Roman"/>
          </w:rPr>
          <w:t xml:space="preserve"> in</w:t>
        </w:r>
      </w:ins>
      <w:del w:id="290" w:author="O'Sullivan, Ronan James" w:date="2023-07-04T15:17:00Z">
        <w:r w:rsidR="00EE7DF4" w:rsidDel="00B9592C">
          <w:rPr>
            <w:rFonts w:ascii="Times New Roman" w:hAnsi="Times New Roman" w:cs="Times New Roman"/>
          </w:rPr>
          <w:delText>,</w:delText>
        </w:r>
      </w:del>
      <w:ins w:id="291" w:author="O'Sullivan, Ronan James" w:date="2023-07-04T15:17:00Z">
        <w:r w:rsidR="00B9592C">
          <w:rPr>
            <w:rFonts w:ascii="Times New Roman" w:hAnsi="Times New Roman" w:cs="Times New Roman"/>
          </w:rPr>
          <w:t>to a wild population. We sp</w:t>
        </w:r>
      </w:ins>
      <w:ins w:id="292" w:author="O'Sullivan, Ronan James" w:date="2023-07-04T15:18:00Z">
        <w:r w:rsidR="00B9592C">
          <w:rPr>
            <w:rFonts w:ascii="Times New Roman" w:hAnsi="Times New Roman" w:cs="Times New Roman"/>
          </w:rPr>
          <w:t>ecifically</w:t>
        </w:r>
      </w:ins>
      <w:del w:id="293" w:author="O'Sullivan, Ronan James" w:date="2023-07-04T15:17:00Z">
        <w:r w:rsidR="00EE7DF4" w:rsidDel="00B9592C">
          <w:rPr>
            <w:rFonts w:ascii="Times New Roman" w:hAnsi="Times New Roman" w:cs="Times New Roman"/>
          </w:rPr>
          <w:delText xml:space="preserve"> </w:delText>
        </w:r>
      </w:del>
      <w:del w:id="294" w:author="O'Sullivan, Ronan James" w:date="2023-07-04T15:18:00Z">
        <w:r w:rsidR="00EE7DF4" w:rsidDel="00B9592C">
          <w:rPr>
            <w:rFonts w:ascii="Times New Roman" w:hAnsi="Times New Roman" w:cs="Times New Roman"/>
          </w:rPr>
          <w:delText>with a specific</w:delText>
        </w:r>
      </w:del>
      <w:r w:rsidR="00EE7DF4">
        <w:rPr>
          <w:rFonts w:ascii="Times New Roman" w:hAnsi="Times New Roman" w:cs="Times New Roman"/>
        </w:rPr>
        <w:t xml:space="preserve"> focus on the role of soft selection in </w:t>
      </w:r>
      <w:del w:id="295" w:author="O'Sullivan, Ronan James" w:date="2023-07-03T12:53:00Z">
        <w:r w:rsidR="00EE7DF4" w:rsidDel="008B0C33">
          <w:rPr>
            <w:rFonts w:ascii="Times New Roman" w:hAnsi="Times New Roman" w:cs="Times New Roman"/>
          </w:rPr>
          <w:delText xml:space="preserve">modulating </w:delText>
        </w:r>
      </w:del>
      <w:ins w:id="296" w:author="O'Sullivan, Ronan James" w:date="2023-07-03T12:53:00Z">
        <w:r w:rsidR="008B0C33">
          <w:rPr>
            <w:rFonts w:ascii="Times New Roman" w:hAnsi="Times New Roman" w:cs="Times New Roman"/>
          </w:rPr>
          <w:t xml:space="preserve">mediating </w:t>
        </w:r>
      </w:ins>
      <w:del w:id="297" w:author="O'Sullivan, Ronan James" w:date="2023-07-04T15:18:00Z">
        <w:r w:rsidR="00EE7DF4" w:rsidDel="00B9592C">
          <w:rPr>
            <w:rFonts w:ascii="Times New Roman" w:hAnsi="Times New Roman" w:cs="Times New Roman"/>
          </w:rPr>
          <w:delText xml:space="preserve">the </w:delText>
        </w:r>
      </w:del>
      <w:ins w:id="298" w:author="O'Sullivan, Ronan James" w:date="2023-07-04T15:18:00Z">
        <w:r w:rsidR="00B9592C">
          <w:rPr>
            <w:rFonts w:ascii="Times New Roman" w:hAnsi="Times New Roman" w:cs="Times New Roman"/>
          </w:rPr>
          <w:t xml:space="preserve">such </w:t>
        </w:r>
      </w:ins>
      <w:r w:rsidR="00EE7DF4">
        <w:rPr>
          <w:rFonts w:ascii="Times New Roman" w:hAnsi="Times New Roman" w:cs="Times New Roman"/>
        </w:rPr>
        <w:t xml:space="preserve">outcomes. </w:t>
      </w:r>
      <w:ins w:id="299" w:author="O'Sullivan, Ronan James" w:date="2023-07-04T15:18:00Z">
        <w:r w:rsidR="00B9592C">
          <w:rPr>
            <w:rFonts w:ascii="Times New Roman" w:hAnsi="Times New Roman" w:cs="Times New Roman"/>
          </w:rPr>
          <w:t>Though loose</w:t>
        </w:r>
      </w:ins>
      <w:ins w:id="300" w:author="O'Sullivan, Ronan James" w:date="2023-07-04T15:19:00Z">
        <w:r w:rsidR="00B9592C">
          <w:rPr>
            <w:rFonts w:ascii="Times New Roman" w:hAnsi="Times New Roman" w:cs="Times New Roman"/>
          </w:rPr>
          <w:t xml:space="preserve">ly based on a salmonine lifecycle, </w:t>
        </w:r>
      </w:ins>
      <w:del w:id="301" w:author="O'Sullivan, Ronan James" w:date="2023-07-04T15:19:00Z">
        <w:r w:rsidR="00C667A2" w:rsidDel="00B9592C">
          <w:rPr>
            <w:rFonts w:ascii="Times New Roman" w:hAnsi="Times New Roman" w:cs="Times New Roman"/>
          </w:rPr>
          <w:delText>T</w:delText>
        </w:r>
      </w:del>
      <w:ins w:id="302" w:author="O'Sullivan, Ronan James" w:date="2023-07-04T15:19:00Z">
        <w:r w:rsidR="00B9592C">
          <w:rPr>
            <w:rFonts w:ascii="Times New Roman" w:hAnsi="Times New Roman" w:cs="Times New Roman"/>
          </w:rPr>
          <w:t>t</w:t>
        </w:r>
      </w:ins>
      <w:r w:rsidR="00C667A2">
        <w:rPr>
          <w:rFonts w:ascii="Times New Roman" w:hAnsi="Times New Roman" w:cs="Times New Roman"/>
        </w:rPr>
        <w:t xml:space="preserve">he model </w:t>
      </w:r>
      <w:ins w:id="303" w:author="O'Sullivan, Ronan James" w:date="2023-07-03T12:55:00Z">
        <w:r w:rsidR="008B0C33">
          <w:rPr>
            <w:rFonts w:ascii="Times New Roman" w:hAnsi="Times New Roman" w:cs="Times New Roman"/>
          </w:rPr>
          <w:t xml:space="preserve">is </w:t>
        </w:r>
      </w:ins>
      <w:del w:id="304" w:author="O'Sullivan, Ronan James" w:date="2023-07-03T12:55:00Z">
        <w:r w:rsidR="00C667A2" w:rsidDel="008B0C33">
          <w:rPr>
            <w:rFonts w:ascii="Times New Roman" w:hAnsi="Times New Roman" w:cs="Times New Roman"/>
          </w:rPr>
          <w:delText>is loosely based on a salmonid fish</w:delText>
        </w:r>
        <w:r w:rsidR="00894CDA" w:rsidDel="008B0C33">
          <w:rPr>
            <w:rFonts w:ascii="Times New Roman" w:hAnsi="Times New Roman" w:cs="Times New Roman"/>
          </w:rPr>
          <w:delText xml:space="preserve"> </w:delText>
        </w:r>
        <w:r w:rsidR="00C667A2" w:rsidDel="008B0C33">
          <w:rPr>
            <w:rFonts w:ascii="Times New Roman" w:hAnsi="Times New Roman" w:cs="Times New Roman"/>
          </w:rPr>
          <w:delText xml:space="preserve">but is </w:delText>
        </w:r>
      </w:del>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del w:id="305" w:author="O'Sullivan, Ronan James" w:date="2023-07-03T12:54:00Z">
        <w:r w:rsidR="00C667A2" w:rsidDel="008B0C33">
          <w:rPr>
            <w:rFonts w:ascii="Times New Roman" w:hAnsi="Times New Roman" w:cs="Times New Roman"/>
          </w:rPr>
          <w:delText>species</w:delText>
        </w:r>
        <w:r w:rsidR="00C55768" w:rsidDel="008B0C33">
          <w:rPr>
            <w:rFonts w:ascii="Times New Roman" w:hAnsi="Times New Roman" w:cs="Times New Roman"/>
          </w:rPr>
          <w:delText xml:space="preserve"> </w:delText>
        </w:r>
      </w:del>
      <w:ins w:id="306" w:author="O'Sullivan, Ronan James" w:date="2023-07-03T12:54:00Z">
        <w:r w:rsidR="008B0C33">
          <w:rPr>
            <w:rFonts w:ascii="Times New Roman" w:hAnsi="Times New Roman" w:cs="Times New Roman"/>
          </w:rPr>
          <w:t xml:space="preserve">taxon </w:t>
        </w:r>
      </w:ins>
      <w:r w:rsidR="00C55768">
        <w:rPr>
          <w:rFonts w:ascii="Times New Roman" w:hAnsi="Times New Roman" w:cs="Times New Roman"/>
        </w:rPr>
        <w:t xml:space="preserve">that </w:t>
      </w:r>
      <w:ins w:id="307" w:author="O'Sullivan, Ronan James" w:date="2023-07-04T15:18:00Z">
        <w:r w:rsidR="00B9592C">
          <w:rPr>
            <w:rFonts w:ascii="Times New Roman" w:hAnsi="Times New Roman" w:cs="Times New Roman"/>
          </w:rPr>
          <w:t xml:space="preserve">could </w:t>
        </w:r>
      </w:ins>
      <w:r w:rsidR="00C55768">
        <w:rPr>
          <w:rFonts w:ascii="Times New Roman" w:hAnsi="Times New Roman" w:cs="Times New Roman"/>
        </w:rPr>
        <w:t>experience</w:t>
      </w:r>
      <w:del w:id="308" w:author="O'Sullivan, Ronan James" w:date="2023-07-04T15:19:00Z">
        <w:r w:rsidR="00C55768" w:rsidDel="00B9592C">
          <w:rPr>
            <w:rFonts w:ascii="Times New Roman" w:hAnsi="Times New Roman" w:cs="Times New Roman"/>
          </w:rPr>
          <w:delText>s</w:delText>
        </w:r>
      </w:del>
      <w:r w:rsidR="00C55768">
        <w:rPr>
          <w:rFonts w:ascii="Times New Roman" w:hAnsi="Times New Roman" w:cs="Times New Roman"/>
        </w:rPr>
        <w:t xml:space="preserve"> </w:t>
      </w:r>
      <w:r w:rsidR="00EB3B2A">
        <w:rPr>
          <w:rFonts w:ascii="Times New Roman" w:hAnsi="Times New Roman" w:cs="Times New Roman"/>
        </w:rPr>
        <w:t>sequential soft and hard selection</w:t>
      </w:r>
      <w:ins w:id="309" w:author="O'Sullivan, Ronan James" w:date="2023-07-03T12:54:00Z">
        <w:r w:rsidR="008B0C33">
          <w:rPr>
            <w:rFonts w:ascii="Times New Roman" w:hAnsi="Times New Roman" w:cs="Times New Roman"/>
          </w:rPr>
          <w:t xml:space="preserve"> </w:t>
        </w:r>
      </w:ins>
      <w:ins w:id="310" w:author="O'Sullivan, Ronan James" w:date="2023-07-04T15:18:00Z">
        <w:r w:rsidR="00B9592C">
          <w:rPr>
            <w:rFonts w:ascii="Times New Roman" w:hAnsi="Times New Roman" w:cs="Times New Roman"/>
          </w:rPr>
          <w:t xml:space="preserve">events, </w:t>
        </w:r>
      </w:ins>
      <w:ins w:id="311" w:author="O'Sullivan, Ronan James" w:date="2023-07-03T12:54:00Z">
        <w:r w:rsidR="008B0C33">
          <w:rPr>
            <w:rFonts w:ascii="Times New Roman" w:hAnsi="Times New Roman" w:cs="Times New Roman"/>
          </w:rPr>
          <w:t>as well as</w:t>
        </w:r>
      </w:ins>
      <w:del w:id="312" w:author="O'Sullivan, Ronan James" w:date="2023-07-03T12:54:00Z">
        <w:r w:rsidR="00EB3B2A" w:rsidDel="008B0C33">
          <w:rPr>
            <w:rFonts w:ascii="Times New Roman" w:hAnsi="Times New Roman" w:cs="Times New Roman"/>
          </w:rPr>
          <w:delText xml:space="preserve">, </w:delText>
        </w:r>
        <w:r w:rsidR="00A94263" w:rsidDel="008B0C33">
          <w:rPr>
            <w:rFonts w:ascii="Times New Roman" w:hAnsi="Times New Roman" w:cs="Times New Roman"/>
          </w:rPr>
          <w:delText>plus</w:delText>
        </w:r>
      </w:del>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ins w:id="313" w:author="O'Sullivan, Ronan James" w:date="2023-07-04T15:19:00Z">
        <w:r w:rsidR="00B9592C">
          <w:rPr>
            <w:rFonts w:ascii="Times New Roman" w:hAnsi="Times New Roman" w:cs="Times New Roman"/>
          </w:rPr>
          <w:t xml:space="preserve">In our model, </w:t>
        </w:r>
      </w:ins>
      <w:del w:id="314" w:author="O'Sullivan, Ronan James" w:date="2023-07-04T15:19:00Z">
        <w:r w:rsidR="00894CDA" w:rsidDel="00B9592C">
          <w:rPr>
            <w:rFonts w:ascii="Times New Roman" w:hAnsi="Times New Roman" w:cs="Times New Roman"/>
          </w:rPr>
          <w:delText>I</w:delText>
        </w:r>
      </w:del>
      <w:ins w:id="315" w:author="O'Sullivan, Ronan James" w:date="2023-07-04T15:19:00Z">
        <w:r w:rsidR="00B9592C">
          <w:rPr>
            <w:rFonts w:ascii="Times New Roman" w:hAnsi="Times New Roman" w:cs="Times New Roman"/>
          </w:rPr>
          <w:t>i</w:t>
        </w:r>
      </w:ins>
      <w:r w:rsidR="00894CDA">
        <w:rPr>
          <w:rFonts w:ascii="Times New Roman" w:hAnsi="Times New Roman" w:cs="Times New Roman"/>
        </w:rPr>
        <w:t xml:space="preserve">ndividuals compete each generation for a limited number of </w:t>
      </w:r>
      <w:ins w:id="316" w:author="O'Sullivan, Ronan James" w:date="2023-07-04T15:19:00Z">
        <w:r w:rsidR="00B9592C">
          <w:rPr>
            <w:rFonts w:ascii="Times New Roman" w:hAnsi="Times New Roman" w:cs="Times New Roman"/>
          </w:rPr>
          <w:t>‘</w:t>
        </w:r>
      </w:ins>
      <w:del w:id="317" w:author="O'Sullivan, Ronan James" w:date="2023-07-04T15:19:00Z">
        <w:r w:rsidR="00894CDA" w:rsidDel="00B9592C">
          <w:rPr>
            <w:rFonts w:ascii="Times New Roman" w:hAnsi="Times New Roman" w:cs="Times New Roman"/>
          </w:rPr>
          <w:delText>“</w:delText>
        </w:r>
      </w:del>
      <w:r w:rsidR="00894CDA">
        <w:rPr>
          <w:rFonts w:ascii="Times New Roman" w:hAnsi="Times New Roman" w:cs="Times New Roman"/>
        </w:rPr>
        <w:t>spawning slots</w:t>
      </w:r>
      <w:ins w:id="318" w:author="O'Sullivan, Ronan James" w:date="2023-07-04T15:19:00Z">
        <w:r w:rsidR="00B9592C">
          <w:rPr>
            <w:rFonts w:ascii="Times New Roman" w:hAnsi="Times New Roman" w:cs="Times New Roman"/>
          </w:rPr>
          <w:t>’</w:t>
        </w:r>
      </w:ins>
      <w:del w:id="319" w:author="O'Sullivan, Ronan James" w:date="2023-07-04T15:19:00Z">
        <w:r w:rsidR="00894CDA" w:rsidDel="00B9592C">
          <w:rPr>
            <w:rFonts w:ascii="Times New Roman" w:hAnsi="Times New Roman" w:cs="Times New Roman"/>
          </w:rPr>
          <w:delText>”</w:delText>
        </w:r>
      </w:del>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w:t>
      </w:r>
      <w:del w:id="320" w:author="O'Sullivan, Ronan James" w:date="2023-07-03T12:54:00Z">
        <w:r w:rsidR="00ED446E" w:rsidDel="008B0C33">
          <w:rPr>
            <w:rFonts w:ascii="Times New Roman" w:hAnsi="Times New Roman" w:cs="Times New Roman"/>
          </w:rPr>
          <w:delText xml:space="preserve">in this intraspecific competition </w:delText>
        </w:r>
      </w:del>
      <w:r w:rsidR="00ED446E">
        <w:rPr>
          <w:rFonts w:ascii="Times New Roman" w:hAnsi="Times New Roman" w:cs="Times New Roman"/>
        </w:rPr>
        <w:t>determined by a single</w:t>
      </w:r>
      <w:ins w:id="321" w:author="O'Sullivan, Ronan James" w:date="2023-07-04T15:20:00Z">
        <w:r w:rsidR="00B9592C">
          <w:rPr>
            <w:rFonts w:ascii="Times New Roman" w:hAnsi="Times New Roman" w:cs="Times New Roman"/>
          </w:rPr>
          <w:t xml:space="preserve"> </w:t>
        </w:r>
      </w:ins>
      <w:del w:id="322" w:author="O'Sullivan, Ronan James" w:date="2023-07-04T15:20:00Z">
        <w:r w:rsidR="00ED446E" w:rsidDel="00B9592C">
          <w:rPr>
            <w:rFonts w:ascii="Times New Roman" w:hAnsi="Times New Roman" w:cs="Times New Roman"/>
          </w:rPr>
          <w:delText xml:space="preserve"> s</w:delText>
        </w:r>
      </w:del>
      <w:del w:id="323" w:author="O'Sullivan, Ronan James" w:date="2023-07-04T15:19:00Z">
        <w:r w:rsidR="00ED446E" w:rsidDel="00B9592C">
          <w:rPr>
            <w:rFonts w:ascii="Times New Roman" w:hAnsi="Times New Roman" w:cs="Times New Roman"/>
          </w:rPr>
          <w:delText xml:space="preserve">oft-selected </w:delText>
        </w:r>
      </w:del>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ins w:id="324" w:author="O'Sullivan, Ronan James" w:date="2023-07-04T15:20:00Z">
        <w:r w:rsidR="00B9592C">
          <w:rPr>
            <w:rFonts w:ascii="Times New Roman" w:eastAsiaTheme="minorEastAsia" w:hAnsi="Times New Roman" w:cs="Times New Roman"/>
            <w:iCs/>
          </w:rPr>
          <w:t>, that is subject to soft selec</w:t>
        </w:r>
        <w:r w:rsidR="00206294">
          <w:rPr>
            <w:rFonts w:ascii="Times New Roman" w:eastAsiaTheme="minorEastAsia" w:hAnsi="Times New Roman" w:cs="Times New Roman"/>
            <w:iCs/>
          </w:rPr>
          <w:t>tion.</w:t>
        </w:r>
      </w:ins>
      <w:del w:id="325" w:author="O'Sullivan, Ronan James" w:date="2023-07-04T15:20:00Z">
        <w:r w:rsidR="00ED446E" w:rsidDel="00B9592C">
          <w:rPr>
            <w:rFonts w:ascii="Times New Roman" w:eastAsiaTheme="minorEastAsia" w:hAnsi="Times New Roman" w:cs="Times New Roman"/>
            <w:iCs/>
          </w:rPr>
          <w:delText>.</w:delText>
        </w:r>
      </w:del>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del w:id="326" w:author="O'Sullivan, Ronan James" w:date="2023-07-04T15:20:00Z">
        <w:r w:rsidR="00213B19" w:rsidDel="00206294">
          <w:rPr>
            <w:rFonts w:ascii="Times New Roman" w:eastAsiaTheme="minorEastAsia" w:hAnsi="Times New Roman" w:cs="Times New Roman"/>
            <w:iCs/>
          </w:rPr>
          <w:delText>are subjected to</w:delText>
        </w:r>
      </w:del>
      <w:ins w:id="327" w:author="O'Sullivan, Ronan James" w:date="2023-07-04T15:20:00Z">
        <w:r w:rsidR="00206294">
          <w:rPr>
            <w:rFonts w:ascii="Times New Roman" w:eastAsiaTheme="minorEastAsia" w:hAnsi="Times New Roman" w:cs="Times New Roman"/>
            <w:iCs/>
          </w:rPr>
          <w:t>experience</w:t>
        </w:r>
      </w:ins>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ins w:id="328" w:author="O'Sullivan, Ronan James" w:date="2023-07-04T15:20:00Z">
        <w:r w:rsidR="00206294">
          <w:rPr>
            <w:rFonts w:ascii="Times New Roman" w:eastAsiaTheme="minorEastAsia" w:hAnsi="Times New Roman" w:cs="Times New Roman"/>
            <w:iCs/>
          </w:rPr>
          <w:t>-</w:t>
        </w:r>
      </w:ins>
      <w:del w:id="329" w:author="O'Sullivan, Ronan James" w:date="2023-07-04T15:20:00Z">
        <w:r w:rsidR="00B23F9B" w:rsidDel="00206294">
          <w:rPr>
            <w:rFonts w:ascii="Times New Roman" w:eastAsiaTheme="minorEastAsia" w:hAnsi="Times New Roman" w:cs="Times New Roman"/>
            <w:iCs/>
          </w:rPr>
          <w:delText xml:space="preserve"> </w:delText>
        </w:r>
      </w:del>
      <w:r w:rsidR="00213B19">
        <w:rPr>
          <w:rFonts w:ascii="Times New Roman" w:eastAsiaTheme="minorEastAsia" w:hAnsi="Times New Roman" w:cs="Times New Roman"/>
          <w:iCs/>
        </w:rPr>
        <w:t xml:space="preserve">determined </w:t>
      </w:r>
      <w:ins w:id="330" w:author="O'Sullivan, Ronan James" w:date="2023-07-04T15:21:00Z">
        <w:r w:rsidR="00206294">
          <w:rPr>
            <w:rFonts w:ascii="Times New Roman" w:eastAsiaTheme="minorEastAsia" w:hAnsi="Times New Roman" w:cs="Times New Roman"/>
            <w:iCs/>
          </w:rPr>
          <w:t xml:space="preserve">trait </w:t>
        </w:r>
      </w:ins>
      <w:r w:rsidR="00213B19">
        <w:rPr>
          <w:rFonts w:ascii="Times New Roman" w:eastAsiaTheme="minorEastAsia" w:hAnsi="Times New Roman" w:cs="Times New Roman"/>
          <w:iCs/>
        </w:rPr>
        <w:t>optimum</w:t>
      </w:r>
      <w:ins w:id="331" w:author="O'Sullivan, Ronan James" w:date="2023-07-03T12:55:00Z">
        <w:r w:rsidR="008B0C33">
          <w:rPr>
            <w:rFonts w:ascii="Times New Roman" w:eastAsiaTheme="minorEastAsia" w:hAnsi="Times New Roman" w:cs="Times New Roman"/>
            <w:iCs/>
          </w:rPr>
          <w:t xml:space="preserve"> (</w:t>
        </w:r>
      </w:ins>
      <w:del w:id="332" w:author="O'Sullivan, Ronan James" w:date="2023-07-03T12:55:00Z">
        <w:r w:rsidR="00EF0B73" w:rsidDel="008B0C33">
          <w:rPr>
            <w:rFonts w:ascii="Times New Roman" w:eastAsiaTheme="minorEastAsia" w:hAnsi="Times New Roman" w:cs="Times New Roman"/>
            <w:iCs/>
          </w:rPr>
          <w:delText xml:space="preserve">, </w:delText>
        </w:r>
      </w:del>
      <w:r w:rsidR="00EF0B73">
        <w:rPr>
          <w:rFonts w:ascii="Times New Roman" w:eastAsiaTheme="minorEastAsia" w:hAnsi="Times New Roman" w:cs="Times New Roman"/>
          <w:iCs/>
        </w:rPr>
        <w:t>with locals assumed to be well-adapted and intruders maladapted</w:t>
      </w:r>
      <w:ins w:id="333" w:author="O'Sullivan, Ronan James" w:date="2023-07-03T12:55:00Z">
        <w:r w:rsidR="008B0C33">
          <w:rPr>
            <w:rFonts w:ascii="Times New Roman" w:eastAsiaTheme="minorEastAsia" w:hAnsi="Times New Roman" w:cs="Times New Roman"/>
            <w:iCs/>
          </w:rPr>
          <w:t>)</w:t>
        </w:r>
      </w:ins>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del w:id="334" w:author="O'Sullivan, Ronan James" w:date="2023-07-04T15:21:00Z">
        <w:r w:rsidR="00DB7FE5" w:rsidDel="00206294">
          <w:rPr>
            <w:rFonts w:ascii="Times New Roman" w:eastAsiaTheme="minorEastAsia" w:hAnsi="Times New Roman" w:cs="Times New Roman"/>
            <w:iCs/>
          </w:rPr>
          <w:delText xml:space="preserve">intruders </w:delText>
        </w:r>
      </w:del>
      <w:ins w:id="335" w:author="O'Sullivan, Ronan James" w:date="2023-07-04T15:21:00Z">
        <w:r w:rsidR="00206294">
          <w:rPr>
            <w:rFonts w:ascii="Times New Roman" w:eastAsiaTheme="minorEastAsia" w:hAnsi="Times New Roman" w:cs="Times New Roman"/>
            <w:iCs/>
          </w:rPr>
          <w:t xml:space="preserve">locals </w:t>
        </w:r>
      </w:ins>
      <w:r w:rsidR="00DB7FE5">
        <w:rPr>
          <w:rFonts w:ascii="Times New Roman" w:eastAsiaTheme="minorEastAsia" w:hAnsi="Times New Roman" w:cs="Times New Roman"/>
          <w:iCs/>
        </w:rPr>
        <w:t xml:space="preserve">versus </w:t>
      </w:r>
      <w:del w:id="336" w:author="O'Sullivan, Ronan James" w:date="2023-07-04T15:21:00Z">
        <w:r w:rsidR="00DB7FE5" w:rsidDel="00206294">
          <w:rPr>
            <w:rFonts w:ascii="Times New Roman" w:eastAsiaTheme="minorEastAsia" w:hAnsi="Times New Roman" w:cs="Times New Roman"/>
            <w:iCs/>
          </w:rPr>
          <w:delText>locals</w:delText>
        </w:r>
      </w:del>
      <w:ins w:id="337" w:author="O'Sullivan, Ronan James" w:date="2023-07-04T15:21:00Z">
        <w:r w:rsidR="00206294">
          <w:rPr>
            <w:rFonts w:ascii="Times New Roman" w:eastAsiaTheme="minorEastAsia" w:hAnsi="Times New Roman" w:cs="Times New Roman"/>
            <w:iCs/>
          </w:rPr>
          <w:t>intruders</w:t>
        </w:r>
      </w:ins>
      <w:r w:rsidR="00DB7FE5">
        <w:rPr>
          <w:rFonts w:ascii="Times New Roman" w:eastAsiaTheme="minorEastAsia" w:hAnsi="Times New Roman" w:cs="Times New Roman"/>
          <w:iCs/>
        </w:rPr>
        <w:t>, i.e., how divergent the</w:t>
      </w:r>
      <w:ins w:id="338" w:author="O'Sullivan, Ronan James" w:date="2023-07-04T15:21:00Z">
        <w:r w:rsidR="00206294">
          <w:rPr>
            <w:rFonts w:ascii="Times New Roman" w:eastAsiaTheme="minorEastAsia" w:hAnsi="Times New Roman" w:cs="Times New Roman"/>
            <w:iCs/>
          </w:rPr>
          <w:t xml:space="preserve"> two forms</w:t>
        </w:r>
      </w:ins>
      <w:del w:id="339" w:author="O'Sullivan, Ronan James" w:date="2023-07-04T15:21:00Z">
        <w:r w:rsidR="00DB7FE5" w:rsidDel="00206294">
          <w:rPr>
            <w:rFonts w:ascii="Times New Roman" w:eastAsiaTheme="minorEastAsia" w:hAnsi="Times New Roman" w:cs="Times New Roman"/>
            <w:iCs/>
          </w:rPr>
          <w:delText>y</w:delText>
        </w:r>
      </w:del>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w:t>
      </w:r>
      <w:del w:id="340" w:author="O'Sullivan, Ronan James" w:date="2023-07-04T15:22:00Z">
        <w:r w:rsidR="00737507" w:rsidRPr="00206294" w:rsidDel="00206294">
          <w:rPr>
            <w:rFonts w:ascii="Times New Roman" w:eastAsiaTheme="minorEastAsia" w:hAnsi="Times New Roman" w:cs="Times New Roman"/>
            <w:iCs/>
          </w:rPr>
          <w:delText>s</w:delText>
        </w:r>
      </w:del>
      <w:r w:rsidR="00737507" w:rsidRPr="00206294">
        <w:rPr>
          <w:rFonts w:ascii="Times New Roman" w:eastAsiaTheme="minorEastAsia" w:hAnsi="Times New Roman" w:cs="Times New Roman"/>
          <w:iCs/>
        </w:rPr>
        <w:t xml:space="preserv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salmonids</w:t>
      </w:r>
      <w:r w:rsidR="00976985" w:rsidRPr="00206294">
        <w:rPr>
          <w:rFonts w:ascii="Times New Roman" w:eastAsiaTheme="minorEastAsia" w:hAnsi="Times New Roman" w:cs="Times New Roman"/>
          <w:iCs/>
        </w:rPr>
        <w:t xml:space="preserve"> have shown hatchery-born females to be at a competitive disadvantage relative to wild-b</w:t>
      </w:r>
      <w:ins w:id="341" w:author="O'Sullivan, Ronan James" w:date="2023-07-04T15:22:00Z">
        <w:r w:rsidR="00206294">
          <w:rPr>
            <w:rFonts w:ascii="Times New Roman" w:eastAsiaTheme="minorEastAsia" w:hAnsi="Times New Roman" w:cs="Times New Roman"/>
            <w:iCs/>
          </w:rPr>
          <w:t xml:space="preserve">red </w:t>
        </w:r>
      </w:ins>
      <w:del w:id="342" w:author="O'Sullivan, Ronan James" w:date="2023-07-04T15:22:00Z">
        <w:r w:rsidR="00976985" w:rsidRPr="00206294" w:rsidDel="00206294">
          <w:rPr>
            <w:rFonts w:ascii="Times New Roman" w:eastAsiaTheme="minorEastAsia" w:hAnsi="Times New Roman" w:cs="Times New Roman"/>
            <w:iCs/>
          </w:rPr>
          <w:delText xml:space="preserve">orn </w:delText>
        </w:r>
      </w:del>
      <w:r w:rsidR="00976985" w:rsidRPr="00206294">
        <w:rPr>
          <w:rFonts w:ascii="Times New Roman" w:eastAsiaTheme="minorEastAsia" w:hAnsi="Times New Roman" w:cs="Times New Roman"/>
          <w:iCs/>
        </w:rPr>
        <w:t>females at acquiring and defending breeding sites, and hatchery-</w:t>
      </w:r>
      <w:ins w:id="343" w:author="O'Sullivan, Ronan James" w:date="2023-07-04T15:22:00Z">
        <w:r w:rsidR="00206294">
          <w:rPr>
            <w:rFonts w:ascii="Times New Roman" w:eastAsiaTheme="minorEastAsia" w:hAnsi="Times New Roman" w:cs="Times New Roman"/>
            <w:iCs/>
          </w:rPr>
          <w:t>bred</w:t>
        </w:r>
      </w:ins>
      <w:del w:id="344" w:author="O'Sullivan, Ronan James" w:date="2023-07-04T15:22:00Z">
        <w:r w:rsidR="00976985" w:rsidRPr="00206294" w:rsidDel="00206294">
          <w:rPr>
            <w:rFonts w:ascii="Times New Roman" w:eastAsiaTheme="minorEastAsia" w:hAnsi="Times New Roman" w:cs="Times New Roman"/>
            <w:iCs/>
          </w:rPr>
          <w:delText>born</w:delText>
        </w:r>
      </w:del>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w:t>
      </w:r>
      <w:del w:id="345" w:author="O'Sullivan, Ronan James" w:date="2023-07-04T15:22:00Z">
        <w:r w:rsidR="007C77E3" w:rsidRPr="00206294" w:rsidDel="00206294">
          <w:rPr>
            <w:rFonts w:ascii="Times New Roman" w:eastAsiaTheme="minorEastAsia" w:hAnsi="Times New Roman" w:cs="Times New Roman"/>
            <w:iCs/>
          </w:rPr>
          <w:delText>s</w:delText>
        </w:r>
      </w:del>
      <w:r w:rsidR="007C77E3" w:rsidRPr="00206294">
        <w:rPr>
          <w:rFonts w:ascii="Times New Roman" w:eastAsiaTheme="minorEastAsia" w:hAnsi="Times New Roman" w:cs="Times New Roman"/>
          <w:iCs/>
        </w:rPr>
        <w:t xml:space="preserve"> scenari</w:t>
      </w:r>
      <w:ins w:id="346" w:author="O'Sullivan, Ronan James" w:date="2023-07-04T15:24:00Z">
        <w:r w:rsidR="00206294">
          <w:rPr>
            <w:rFonts w:ascii="Times New Roman" w:eastAsiaTheme="minorEastAsia" w:hAnsi="Times New Roman" w:cs="Times New Roman"/>
            <w:iCs/>
          </w:rPr>
          <w:t xml:space="preserve">o: </w:t>
        </w:r>
      </w:ins>
      <w:del w:id="347" w:author="O'Sullivan, Ronan James" w:date="2023-07-04T15:24:00Z">
        <w:r w:rsidR="007C77E3" w:rsidRPr="00206294" w:rsidDel="00206294">
          <w:rPr>
            <w:rFonts w:ascii="Times New Roman" w:eastAsiaTheme="minorEastAsia" w:hAnsi="Times New Roman" w:cs="Times New Roman"/>
            <w:iCs/>
          </w:rPr>
          <w:delText xml:space="preserve">o in which </w:delText>
        </w:r>
      </w:del>
      <w:del w:id="348" w:author="O'Sullivan, Ronan James" w:date="2023-07-04T15:23:00Z">
        <w:r w:rsidR="007C77E3" w:rsidRPr="00206294" w:rsidDel="00206294">
          <w:rPr>
            <w:rFonts w:ascii="Times New Roman" w:eastAsiaTheme="minorEastAsia" w:hAnsi="Times New Roman" w:cs="Times New Roman"/>
            <w:iCs/>
          </w:rPr>
          <w:delText xml:space="preserve">farmed </w:delText>
        </w:r>
      </w:del>
      <w:ins w:id="349" w:author="O'Sullivan, Ronan James" w:date="2023-07-04T15:23:00Z">
        <w:r w:rsidR="00206294">
          <w:rPr>
            <w:rFonts w:ascii="Times New Roman" w:eastAsiaTheme="minorEastAsia" w:hAnsi="Times New Roman" w:cs="Times New Roman"/>
            <w:iCs/>
          </w:rPr>
          <w:t>domesticated Atlantic salmon</w:t>
        </w:r>
        <w:r w:rsidR="00206294"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 xml:space="preserve">individuals are </w:t>
      </w:r>
      <w:del w:id="350" w:author="O'Sullivan, Ronan James" w:date="2023-07-04T15:24:00Z">
        <w:r w:rsidR="007C77E3" w:rsidRPr="00206294" w:rsidDel="00206294">
          <w:rPr>
            <w:rFonts w:ascii="Times New Roman" w:eastAsiaTheme="minorEastAsia" w:hAnsi="Times New Roman" w:cs="Times New Roman"/>
            <w:iCs/>
          </w:rPr>
          <w:delText xml:space="preserve">for example </w:delText>
        </w:r>
      </w:del>
      <w:r w:rsidR="007C77E3" w:rsidRPr="00206294">
        <w:rPr>
          <w:rFonts w:ascii="Times New Roman" w:eastAsiaTheme="minorEastAsia" w:hAnsi="Times New Roman" w:cs="Times New Roman"/>
          <w:iCs/>
        </w:rPr>
        <w:t>larger, and</w:t>
      </w:r>
      <w:ins w:id="351" w:author="O'Sullivan, Ronan James" w:date="2023-07-04T15:24:00Z">
        <w:r w:rsidR="00206294">
          <w:rPr>
            <w:rFonts w:ascii="Times New Roman" w:eastAsiaTheme="minorEastAsia" w:hAnsi="Times New Roman" w:cs="Times New Roman"/>
            <w:iCs/>
          </w:rPr>
          <w:t>,</w:t>
        </w:r>
      </w:ins>
      <w:r w:rsidR="007C77E3" w:rsidRPr="00206294">
        <w:rPr>
          <w:rFonts w:ascii="Times New Roman" w:eastAsiaTheme="minorEastAsia" w:hAnsi="Times New Roman" w:cs="Times New Roman"/>
          <w:iCs/>
        </w:rPr>
        <w:t xml:space="preserve"> </w:t>
      </w:r>
      <w:del w:id="352" w:author="O'Sullivan, Ronan James" w:date="2023-07-04T15:24:00Z">
        <w:r w:rsidR="007C77E3" w:rsidRPr="00206294" w:rsidDel="00206294">
          <w:rPr>
            <w:rFonts w:ascii="Times New Roman" w:eastAsiaTheme="minorEastAsia" w:hAnsi="Times New Roman" w:cs="Times New Roman"/>
            <w:iCs/>
          </w:rPr>
          <w:delText>hence</w:delText>
        </w:r>
      </w:del>
      <w:ins w:id="353" w:author="O'Sullivan, Ronan James" w:date="2023-07-04T15:24:00Z">
        <w:r w:rsidR="00206294">
          <w:rPr>
            <w:rFonts w:ascii="Times New Roman" w:eastAsiaTheme="minorEastAsia" w:hAnsi="Times New Roman" w:cs="Times New Roman"/>
            <w:iCs/>
          </w:rPr>
          <w:t>thus,</w:t>
        </w:r>
      </w:ins>
      <w:r w:rsidR="007C77E3" w:rsidRPr="00206294">
        <w:rPr>
          <w:rFonts w:ascii="Times New Roman" w:eastAsiaTheme="minorEastAsia" w:hAnsi="Times New Roman" w:cs="Times New Roman"/>
          <w:iCs/>
        </w:rPr>
        <w:t xml:space="preserve"> more likely to acquire and defend a spawning slot or be chosen as a mate. </w:t>
      </w:r>
      <w:r w:rsidR="009A45A2" w:rsidRPr="00206294">
        <w:rPr>
          <w:rFonts w:ascii="Times New Roman" w:eastAsiaTheme="minorEastAsia" w:hAnsi="Times New Roman" w:cs="Times New Roman"/>
          <w:iCs/>
        </w:rPr>
        <w:t xml:space="preserve">Another, perhaps more likely, </w:t>
      </w:r>
      <w:r w:rsidR="00AA4873" w:rsidRPr="00206294">
        <w:rPr>
          <w:rFonts w:ascii="Times New Roman" w:eastAsiaTheme="minorEastAsia" w:hAnsi="Times New Roman" w:cs="Times New Roman"/>
          <w:iCs/>
        </w:rPr>
        <w:t>scenario</w:t>
      </w:r>
      <w:r w:rsidR="009A45A2" w:rsidRPr="00206294">
        <w:rPr>
          <w:rFonts w:ascii="Times New Roman" w:eastAsiaTheme="minorEastAsia" w:hAnsi="Times New Roman" w:cs="Times New Roman"/>
          <w:iCs/>
        </w:rPr>
        <w:t xml:space="preserve"> is that farm-origin fry are competitively superior to local wild fry and displace them from feeding territories under high densities </w:t>
      </w:r>
      <w:r w:rsidR="009A45A2" w:rsidRPr="00206294">
        <w:rPr>
          <w:rFonts w:ascii="Times New Roman" w:eastAsiaTheme="minorEastAsia" w:hAnsi="Times New Roman" w:cs="Times New Roman"/>
          <w:iCs/>
        </w:rPr>
        <w:fldChar w:fldCharType="begin"/>
      </w:r>
      <w:r w:rsidR="009A45A2" w:rsidRPr="00206294">
        <w:rPr>
          <w:rFonts w:ascii="Times New Roman" w:eastAsiaTheme="minorEastAsia" w:hAnsi="Times New Roman" w:cs="Times New Roman"/>
          <w:iCs/>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sidRPr="00206294">
        <w:rPr>
          <w:rFonts w:ascii="Times New Roman" w:eastAsiaTheme="minorEastAsia" w:hAnsi="Times New Roman" w:cs="Times New Roman"/>
          <w:iCs/>
        </w:rPr>
        <w:fldChar w:fldCharType="separate"/>
      </w:r>
      <w:r w:rsidR="009A45A2" w:rsidRPr="00206294">
        <w:rPr>
          <w:rFonts w:ascii="Times New Roman" w:hAnsi="Times New Roman" w:cs="Times New Roman"/>
        </w:rPr>
        <w:t>(McGinnity et al. 2003)</w:t>
      </w:r>
      <w:r w:rsidR="009A45A2" w:rsidRPr="00206294">
        <w:rPr>
          <w:rFonts w:ascii="Times New Roman" w:eastAsiaTheme="minorEastAsia" w:hAnsi="Times New Roman" w:cs="Times New Roman"/>
          <w:iCs/>
        </w:rPr>
        <w:fldChar w:fldCharType="end"/>
      </w:r>
      <w:r w:rsidR="009A45A2" w:rsidRPr="00206294">
        <w:rPr>
          <w:rFonts w:ascii="Times New Roman" w:eastAsiaTheme="minorEastAsia" w:hAnsi="Times New Roman" w:cs="Times New Roman"/>
          <w:iCs/>
        </w:rPr>
        <w:t>.</w:t>
      </w:r>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ins w:id="354" w:author="O'Sullivan, Ronan James" w:date="2023-07-04T15:25:00Z">
        <w:r w:rsidR="00206294">
          <w:rPr>
            <w:rFonts w:ascii="Times New Roman" w:eastAsiaTheme="minorEastAsia" w:hAnsi="Times New Roman" w:cs="Times New Roman"/>
            <w:iCs/>
          </w:rPr>
          <w:t>. We</w:t>
        </w:r>
      </w:ins>
      <w:del w:id="355" w:author="O'Sullivan, Ronan James" w:date="2023-07-04T15:25:00Z">
        <w:r w:rsidR="00B155CF" w:rsidDel="00206294">
          <w:rPr>
            <w:rFonts w:ascii="Times New Roman" w:eastAsiaTheme="minorEastAsia" w:hAnsi="Times New Roman" w:cs="Times New Roman"/>
            <w:iCs/>
          </w:rPr>
          <w:delText>, a point to which we return in the discussion</w:delText>
        </w:r>
      </w:del>
      <w:ins w:id="356" w:author="O'Sullivan, Ronan James" w:date="2023-07-04T15:25:00Z">
        <w:r w:rsidR="00206294">
          <w:rPr>
            <w:rFonts w:ascii="Times New Roman" w:eastAsiaTheme="minorEastAsia" w:hAnsi="Times New Roman" w:cs="Times New Roman"/>
            <w:iCs/>
          </w:rPr>
          <w:t xml:space="preserve"> address this aforementioned point in detail in the Discussion</w:t>
        </w:r>
      </w:ins>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xml:space="preserve">, ours is the </w:t>
      </w:r>
      <w:r w:rsidR="00401911">
        <w:rPr>
          <w:rFonts w:ascii="Times New Roman" w:eastAsiaTheme="minorEastAsia" w:hAnsi="Times New Roman" w:cs="Times New Roman"/>
          <w:iCs/>
        </w:rPr>
        <w:lastRenderedPageBreak/>
        <w:t>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del w:id="357" w:author="O'Sullivan, Ronan James" w:date="2023-07-04T15:26:00Z">
        <w:r w:rsidR="00401911" w:rsidDel="00206294">
          <w:rPr>
            <w:rFonts w:ascii="Times New Roman" w:eastAsiaTheme="minorEastAsia" w:hAnsi="Times New Roman" w:cs="Times New Roman"/>
            <w:iCs/>
          </w:rPr>
          <w:delText>outcomes</w:delText>
        </w:r>
      </w:del>
      <w:ins w:id="358" w:author="O'Sullivan, Ronan James" w:date="2023-07-04T15:26:00Z">
        <w:r w:rsidR="00206294">
          <w:rPr>
            <w:rFonts w:ascii="Times New Roman" w:eastAsiaTheme="minorEastAsia" w:hAnsi="Times New Roman" w:cs="Times New Roman"/>
            <w:iCs/>
          </w:rPr>
          <w:t>dynamics</w:t>
        </w:r>
      </w:ins>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2BA58D6"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del w:id="359" w:author="O'Sullivan, Ronan James" w:date="2023-07-04T15:32:00Z">
        <w:r w:rsidRPr="009F769B" w:rsidDel="0092793D">
          <w:rPr>
            <w:rFonts w:ascii="Times New Roman" w:hAnsi="Times New Roman" w:cs="Times New Roman"/>
          </w:rPr>
          <w:delText xml:space="preserve">inspired </w:delText>
        </w:r>
      </w:del>
      <w:ins w:id="360" w:author="O'Sullivan, Ronan James" w:date="2023-07-04T15:32:00Z">
        <w:r w:rsidR="0092793D">
          <w:rPr>
            <w:rFonts w:ascii="Times New Roman" w:hAnsi="Times New Roman" w:cs="Times New Roman"/>
          </w:rPr>
          <w:t>based on</w:t>
        </w:r>
      </w:ins>
      <w:del w:id="361" w:author="O'Sullivan, Ronan James" w:date="2023-07-04T15:32:00Z">
        <w:r w:rsidRPr="009F769B" w:rsidDel="0092793D">
          <w:rPr>
            <w:rFonts w:ascii="Times New Roman" w:hAnsi="Times New Roman" w:cs="Times New Roman"/>
          </w:rPr>
          <w:delText xml:space="preserve">by </w:delText>
        </w:r>
      </w:del>
      <w:ins w:id="362" w:author="O'Sullivan, Ronan James" w:date="2023-07-04T15:32:00Z">
        <w:r w:rsidR="0092793D">
          <w:rPr>
            <w:rFonts w:ascii="Times New Roman" w:hAnsi="Times New Roman" w:cs="Times New Roman"/>
          </w:rPr>
          <w:t xml:space="preserve"> </w:t>
        </w:r>
      </w:ins>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del w:id="363" w:author="O'Sullivan, Ronan James" w:date="2023-07-04T15:32:00Z">
        <w:r w:rsidRPr="009F769B" w:rsidDel="0092793D">
          <w:rPr>
            <w:rFonts w:ascii="Times New Roman" w:hAnsi="Times New Roman" w:cs="Times New Roman"/>
          </w:rPr>
          <w:delText xml:space="preserve">salmonid </w:delText>
        </w:r>
      </w:del>
      <w:ins w:id="364" w:author="O'Sullivan, Ronan James" w:date="2023-07-04T15:32:00Z">
        <w:r w:rsidR="0092793D">
          <w:rPr>
            <w:rFonts w:ascii="Times New Roman" w:hAnsi="Times New Roman" w:cs="Times New Roman"/>
          </w:rPr>
          <w:t>salmonine</w:t>
        </w:r>
        <w:r w:rsidR="0092793D" w:rsidRPr="009F769B">
          <w:rPr>
            <w:rFonts w:ascii="Times New Roman" w:hAnsi="Times New Roman" w:cs="Times New Roman"/>
          </w:rPr>
          <w:t xml:space="preserve"> </w:t>
        </w:r>
      </w:ins>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del w:id="365" w:author="O'Sullivan, Ronan James" w:date="2023-07-04T15:32:00Z">
        <w:r w:rsidR="000706CB" w:rsidDel="0092793D">
          <w:rPr>
            <w:rFonts w:ascii="Times New Roman" w:hAnsi="Times New Roman" w:cs="Times New Roman"/>
          </w:rPr>
          <w:delText xml:space="preserve">rather </w:delText>
        </w:r>
      </w:del>
      <w:r w:rsidRPr="009F769B">
        <w:rPr>
          <w:rFonts w:ascii="Times New Roman" w:hAnsi="Times New Roman" w:cs="Times New Roman"/>
        </w:rPr>
        <w:t>implicit. The life history is also</w:t>
      </w:r>
      <w:ins w:id="366" w:author="O'Sullivan, Ronan James" w:date="2023-07-04T15:33:00Z">
        <w:r w:rsidR="0092793D">
          <w:rPr>
            <w:rFonts w:ascii="Times New Roman" w:hAnsi="Times New Roman" w:cs="Times New Roman"/>
          </w:rPr>
          <w:t xml:space="preserve"> greatly</w:t>
        </w:r>
      </w:ins>
      <w:r w:rsidRPr="009F769B">
        <w:rPr>
          <w:rFonts w:ascii="Times New Roman" w:hAnsi="Times New Roman" w:cs="Times New Roman"/>
        </w:rPr>
        <w:t xml:space="preserve"> simplified</w:t>
      </w:r>
      <w:del w:id="367" w:author="O'Sullivan, Ronan James" w:date="2023-07-04T15:33:00Z">
        <w:r w:rsidRPr="009F769B" w:rsidDel="0092793D">
          <w:rPr>
            <w:rFonts w:ascii="Times New Roman" w:hAnsi="Times New Roman" w:cs="Times New Roman"/>
          </w:rPr>
          <w:delText xml:space="preserve"> greatly</w:delText>
        </w:r>
      </w:del>
      <w:r w:rsidRPr="009F769B">
        <w:rPr>
          <w:rFonts w:ascii="Times New Roman" w:hAnsi="Times New Roman" w:cs="Times New Roman"/>
        </w:rPr>
        <w:t>,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ins w:id="368" w:author="O'Sullivan, Ronan James" w:date="2023-07-04T15:33:00Z">
        <w:r w:rsidR="0092793D">
          <w:rPr>
            <w:rFonts w:ascii="Times New Roman" w:hAnsi="Times New Roman" w:cs="Times New Roman"/>
          </w:rPr>
          <w:t xml:space="preserve">model </w:t>
        </w:r>
      </w:ins>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4B189861"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commentRangeStart w:id="369"/>
      <w:r w:rsidR="00177130" w:rsidRPr="0092793D">
        <w:rPr>
          <w:rFonts w:ascii="Times New Roman" w:eastAsiaTheme="minorEastAsia" w:hAnsi="Times New Roman" w:cs="Times New Roman"/>
          <w:iCs/>
          <w:strike/>
          <w:rPrChange w:id="370" w:author="O'Sullivan, Ronan James" w:date="2023-07-04T15:38:00Z">
            <w:rPr>
              <w:rFonts w:ascii="Times New Roman" w:eastAsiaTheme="minorEastAsia" w:hAnsi="Times New Roman" w:cs="Times New Roman"/>
              <w:iCs/>
            </w:rPr>
          </w:rPrChange>
        </w:rPr>
        <w:t xml:space="preserve">The model includes an option to allow for some number of loci to overlap between both traits, i.e., loci with pleiotropic effects on </w:t>
      </w:r>
      <m:oMath>
        <m:sSub>
          <m:sSubPr>
            <m:ctrlPr>
              <w:rPr>
                <w:rFonts w:ascii="Cambria Math" w:hAnsi="Cambria Math" w:cs="Times New Roman"/>
                <w:i/>
                <w:iCs/>
                <w:strike/>
                <w:rPrChange w:id="371" w:author="O'Sullivan, Ronan James" w:date="2023-07-04T15:38:00Z">
                  <w:rPr>
                    <w:rFonts w:ascii="Cambria Math" w:hAnsi="Cambria Math" w:cs="Times New Roman"/>
                    <w:i/>
                    <w:iCs/>
                  </w:rPr>
                </w:rPrChange>
              </w:rPr>
            </m:ctrlPr>
          </m:sSubPr>
          <m:e>
            <m:r>
              <w:rPr>
                <w:rFonts w:ascii="Cambria Math" w:hAnsi="Cambria Math" w:cs="Times New Roman"/>
                <w:strike/>
                <w:rPrChange w:id="372" w:author="O'Sullivan, Ronan James" w:date="2023-07-04T15:38:00Z">
                  <w:rPr>
                    <w:rFonts w:ascii="Cambria Math" w:hAnsi="Cambria Math" w:cs="Times New Roman"/>
                  </w:rPr>
                </w:rPrChange>
              </w:rPr>
              <m:t>Z</m:t>
            </m:r>
          </m:e>
          <m:sub>
            <m:r>
              <w:rPr>
                <w:rFonts w:ascii="Cambria Math" w:hAnsi="Cambria Math" w:cs="Times New Roman"/>
                <w:strike/>
                <w:rPrChange w:id="373" w:author="O'Sullivan, Ronan James" w:date="2023-07-04T15:38:00Z">
                  <w:rPr>
                    <w:rFonts w:ascii="Cambria Math" w:hAnsi="Cambria Math" w:cs="Times New Roman"/>
                  </w:rPr>
                </w:rPrChange>
              </w:rPr>
              <m:t>SOFT</m:t>
            </m:r>
          </m:sub>
        </m:sSub>
      </m:oMath>
      <w:r w:rsidR="00177130" w:rsidRPr="0092793D">
        <w:rPr>
          <w:rFonts w:ascii="Times New Roman" w:eastAsiaTheme="minorEastAsia" w:hAnsi="Times New Roman" w:cs="Times New Roman"/>
          <w:iCs/>
          <w:strike/>
          <w:rPrChange w:id="374" w:author="O'Sullivan, Ronan James" w:date="2023-07-04T15:38:00Z">
            <w:rPr>
              <w:rFonts w:ascii="Times New Roman" w:eastAsiaTheme="minorEastAsia" w:hAnsi="Times New Roman" w:cs="Times New Roman"/>
              <w:iCs/>
            </w:rPr>
          </w:rPrChange>
        </w:rPr>
        <w:t xml:space="preserve"> and </w:t>
      </w:r>
      <m:oMath>
        <m:sSub>
          <m:sSubPr>
            <m:ctrlPr>
              <w:rPr>
                <w:rFonts w:ascii="Cambria Math" w:hAnsi="Cambria Math" w:cs="Times New Roman"/>
                <w:i/>
                <w:iCs/>
                <w:strike/>
                <w:rPrChange w:id="375" w:author="O'Sullivan, Ronan James" w:date="2023-07-04T15:38:00Z">
                  <w:rPr>
                    <w:rFonts w:ascii="Cambria Math" w:hAnsi="Cambria Math" w:cs="Times New Roman"/>
                    <w:i/>
                    <w:iCs/>
                  </w:rPr>
                </w:rPrChange>
              </w:rPr>
            </m:ctrlPr>
          </m:sSubPr>
          <m:e>
            <m:r>
              <w:rPr>
                <w:rFonts w:ascii="Cambria Math" w:hAnsi="Cambria Math" w:cs="Times New Roman"/>
                <w:strike/>
                <w:rPrChange w:id="376" w:author="O'Sullivan, Ronan James" w:date="2023-07-04T15:38:00Z">
                  <w:rPr>
                    <w:rFonts w:ascii="Cambria Math" w:hAnsi="Cambria Math" w:cs="Times New Roman"/>
                  </w:rPr>
                </w:rPrChange>
              </w:rPr>
              <m:t>Z</m:t>
            </m:r>
          </m:e>
          <m:sub>
            <m:r>
              <w:rPr>
                <w:rFonts w:ascii="Cambria Math" w:hAnsi="Cambria Math" w:cs="Times New Roman"/>
                <w:strike/>
                <w:rPrChange w:id="377" w:author="O'Sullivan, Ronan James" w:date="2023-07-04T15:38:00Z">
                  <w:rPr>
                    <w:rFonts w:ascii="Cambria Math" w:hAnsi="Cambria Math" w:cs="Times New Roman"/>
                  </w:rPr>
                </w:rPrChange>
              </w:rPr>
              <m:t>HARD</m:t>
            </m:r>
          </m:sub>
        </m:sSub>
      </m:oMath>
      <w:r w:rsidR="00177130" w:rsidRPr="0092793D">
        <w:rPr>
          <w:rFonts w:ascii="Times New Roman" w:eastAsiaTheme="minorEastAsia" w:hAnsi="Times New Roman" w:cs="Times New Roman"/>
          <w:iCs/>
          <w:strike/>
          <w:rPrChange w:id="378" w:author="O'Sullivan, Ronan James" w:date="2023-07-04T15:38:00Z">
            <w:rPr>
              <w:rFonts w:ascii="Times New Roman" w:eastAsiaTheme="minorEastAsia" w:hAnsi="Times New Roman" w:cs="Times New Roman"/>
              <w:iCs/>
            </w:rPr>
          </w:rPrChange>
        </w:rPr>
        <w:t>, but this functionality i</w:t>
      </w:r>
      <w:ins w:id="379" w:author="O'Sullivan, Ronan James" w:date="2023-07-04T15:35:00Z">
        <w:r w:rsidR="0092793D" w:rsidRPr="0092793D">
          <w:rPr>
            <w:rFonts w:ascii="Times New Roman" w:eastAsiaTheme="minorEastAsia" w:hAnsi="Times New Roman" w:cs="Times New Roman"/>
            <w:iCs/>
            <w:strike/>
            <w:rPrChange w:id="380" w:author="O'Sullivan, Ronan James" w:date="2023-07-04T15:38:00Z">
              <w:rPr>
                <w:rFonts w:ascii="Times New Roman" w:eastAsiaTheme="minorEastAsia" w:hAnsi="Times New Roman" w:cs="Times New Roman"/>
                <w:iCs/>
              </w:rPr>
            </w:rPrChange>
          </w:rPr>
          <w:t>n this</w:t>
        </w:r>
      </w:ins>
      <w:ins w:id="381" w:author="O'Sullivan, Ronan James" w:date="2023-07-04T15:37:00Z">
        <w:r w:rsidR="0092793D" w:rsidRPr="0092793D">
          <w:rPr>
            <w:rFonts w:ascii="Times New Roman" w:eastAsiaTheme="minorEastAsia" w:hAnsi="Times New Roman" w:cs="Times New Roman"/>
            <w:iCs/>
            <w:strike/>
            <w:rPrChange w:id="382" w:author="O'Sullivan, Ronan James" w:date="2023-07-04T15:38:00Z">
              <w:rPr>
                <w:rFonts w:ascii="Times New Roman" w:eastAsiaTheme="minorEastAsia" w:hAnsi="Times New Roman" w:cs="Times New Roman"/>
                <w:iCs/>
              </w:rPr>
            </w:rPrChange>
          </w:rPr>
          <w:t xml:space="preserve"> explored further</w:t>
        </w:r>
      </w:ins>
      <w:ins w:id="383" w:author="O'Sullivan, Ronan James" w:date="2023-07-04T15:35:00Z">
        <w:r w:rsidR="0092793D" w:rsidRPr="0092793D">
          <w:rPr>
            <w:rFonts w:ascii="Times New Roman" w:eastAsiaTheme="minorEastAsia" w:hAnsi="Times New Roman" w:cs="Times New Roman"/>
            <w:iCs/>
            <w:strike/>
            <w:rPrChange w:id="384" w:author="O'Sullivan, Ronan James" w:date="2023-07-04T15:38:00Z">
              <w:rPr>
                <w:rFonts w:ascii="Times New Roman" w:eastAsiaTheme="minorEastAsia" w:hAnsi="Times New Roman" w:cs="Times New Roman"/>
                <w:iCs/>
              </w:rPr>
            </w:rPrChange>
          </w:rPr>
          <w:t xml:space="preserve"> study</w:t>
        </w:r>
      </w:ins>
      <w:commentRangeEnd w:id="369"/>
      <w:ins w:id="385" w:author="O'Sullivan, Ronan James" w:date="2023-07-04T15:36:00Z">
        <w:r w:rsidR="0092793D" w:rsidRPr="0092793D">
          <w:rPr>
            <w:rStyle w:val="CommentReference"/>
            <w:strike/>
            <w:rPrChange w:id="386" w:author="O'Sullivan, Ronan James" w:date="2023-07-04T15:38:00Z">
              <w:rPr>
                <w:rStyle w:val="CommentReference"/>
              </w:rPr>
            </w:rPrChange>
          </w:rPr>
          <w:commentReference w:id="369"/>
        </w:r>
      </w:ins>
      <w:del w:id="387" w:author="O'Sullivan, Ronan James" w:date="2023-07-04T15:35:00Z">
        <w:r w:rsidR="00177130" w:rsidRPr="0092793D" w:rsidDel="0092793D">
          <w:rPr>
            <w:rFonts w:ascii="Times New Roman" w:eastAsiaTheme="minorEastAsia" w:hAnsi="Times New Roman" w:cs="Times New Roman"/>
            <w:iCs/>
            <w:strike/>
            <w:rPrChange w:id="388" w:author="O'Sullivan, Ronan James" w:date="2023-07-04T15:38:00Z">
              <w:rPr>
                <w:rFonts w:ascii="Times New Roman" w:eastAsiaTheme="minorEastAsia" w:hAnsi="Times New Roman" w:cs="Times New Roman"/>
                <w:iCs/>
              </w:rPr>
            </w:rPrChange>
          </w:rPr>
          <w:delText>s not explored in the current paper</w:delText>
        </w:r>
      </w:del>
      <w:r w:rsidR="009404D8" w:rsidRPr="0092793D">
        <w:rPr>
          <w:rFonts w:ascii="Times New Roman" w:eastAsiaTheme="minorEastAsia" w:hAnsi="Times New Roman" w:cs="Times New Roman"/>
          <w:iCs/>
          <w:strike/>
          <w:rPrChange w:id="389" w:author="O'Sullivan, Ronan James" w:date="2023-07-04T15:38:00Z">
            <w:rPr>
              <w:rFonts w:ascii="Times New Roman" w:eastAsiaTheme="minorEastAsia" w:hAnsi="Times New Roman" w:cs="Times New Roman"/>
              <w:iCs/>
            </w:rPr>
          </w:rPrChange>
        </w:rPr>
        <w:t>.</w:t>
      </w:r>
      <w:r w:rsidR="009404D8">
        <w:rPr>
          <w:rFonts w:ascii="Times New Roman" w:eastAsiaTheme="minorEastAsia" w:hAnsi="Times New Roman" w:cs="Times New Roman"/>
          <w:iCs/>
        </w:rPr>
        <w:t xml:space="preserve"> T</w:t>
      </w:r>
      <w:del w:id="390" w:author="O'Sullivan, Ronan James" w:date="2023-07-04T15:38:00Z">
        <w:r w:rsidR="009404D8" w:rsidDel="0092793D">
          <w:rPr>
            <w:rFonts w:ascii="Times New Roman" w:eastAsiaTheme="minorEastAsia" w:hAnsi="Times New Roman" w:cs="Times New Roman"/>
            <w:iCs/>
          </w:rPr>
          <w:delText xml:space="preserve">hat is, </w:delText>
        </w:r>
        <w:r w:rsidR="00177130" w:rsidRPr="009F769B" w:rsidDel="0092793D">
          <w:rPr>
            <w:rFonts w:ascii="Times New Roman" w:eastAsiaTheme="minorEastAsia" w:hAnsi="Times New Roman" w:cs="Times New Roman"/>
            <w:iCs/>
          </w:rPr>
          <w:delText>t</w:delText>
        </w:r>
      </w:del>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 xml:space="preserve">A third neutral trait </w:t>
      </w:r>
      <w:r w:rsidR="00DA68EE" w:rsidRPr="009F769B">
        <w:rPr>
          <w:rFonts w:ascii="Times New Roman" w:eastAsiaTheme="minorEastAsia" w:hAnsi="Times New Roman" w:cs="Times New Roman"/>
          <w:iCs/>
        </w:rPr>
        <w:lastRenderedPageBreak/>
        <w:t>is modelled</w:t>
      </w:r>
      <w:r w:rsidR="007A75F7" w:rsidRPr="009F769B">
        <w:rPr>
          <w:rFonts w:ascii="Times New Roman" w:eastAsiaTheme="minorEastAsia" w:hAnsi="Times New Roman" w:cs="Times New Roman"/>
          <w:iCs/>
        </w:rPr>
        <w:t xml:space="preserve"> via a single </w:t>
      </w:r>
      <w:ins w:id="391" w:author="O'Sullivan, Ronan James" w:date="2023-07-04T15:39:00Z">
        <w:r w:rsidR="0092793D">
          <w:rPr>
            <w:rFonts w:ascii="Times New Roman" w:eastAsiaTheme="minorEastAsia" w:hAnsi="Times New Roman" w:cs="Times New Roman"/>
            <w:iCs/>
          </w:rPr>
          <w:t>b</w:t>
        </w:r>
      </w:ins>
      <w:del w:id="392" w:author="O'Sullivan, Ronan James" w:date="2023-07-04T15:39:00Z">
        <w:r w:rsidR="007A75F7" w:rsidRPr="009F769B" w:rsidDel="0092793D">
          <w:rPr>
            <w:rFonts w:ascii="Times New Roman" w:eastAsiaTheme="minorEastAsia" w:hAnsi="Times New Roman" w:cs="Times New Roman"/>
            <w:iCs/>
          </w:rPr>
          <w:delText>d</w:delText>
        </w:r>
      </w:del>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This facilitates the tracking of introgression of foreig</w:t>
      </w:r>
      <w:ins w:id="393" w:author="O'Sullivan, Ronan James" w:date="2023-07-04T15:39:00Z">
        <w:r w:rsidR="0092793D">
          <w:rPr>
            <w:rFonts w:ascii="Times New Roman" w:eastAsiaTheme="minorEastAsia" w:hAnsi="Times New Roman" w:cs="Times New Roman"/>
            <w:iCs/>
          </w:rPr>
          <w:t>n</w:t>
        </w:r>
      </w:ins>
      <w:del w:id="394" w:author="O'Sullivan, Ronan James" w:date="2023-07-04T15:39:00Z">
        <w:r w:rsidR="007A75F7" w:rsidRPr="009F769B" w:rsidDel="0092793D">
          <w:rPr>
            <w:rFonts w:ascii="Times New Roman" w:eastAsiaTheme="minorEastAsia" w:hAnsi="Times New Roman" w:cs="Times New Roman"/>
            <w:iCs/>
          </w:rPr>
          <w:delText>n/domesticated</w:delText>
        </w:r>
      </w:del>
      <w:r w:rsidR="007A75F7" w:rsidRPr="009F769B">
        <w:rPr>
          <w:rFonts w:ascii="Times New Roman" w:eastAsiaTheme="minorEastAsia" w:hAnsi="Times New Roman" w:cs="Times New Roman"/>
          <w:iCs/>
        </w:rPr>
        <w:t xml:space="preserve"> alleles into the mixed population over time</w:t>
      </w:r>
      <w:ins w:id="395" w:author="O'Sullivan, Ronan James" w:date="2023-07-04T15:39:00Z">
        <w:r w:rsidR="0092793D">
          <w:rPr>
            <w:rFonts w:ascii="Times New Roman" w:eastAsiaTheme="minorEastAsia" w:hAnsi="Times New Roman" w:cs="Times New Roman"/>
            <w:iCs/>
          </w:rPr>
          <w:t xml:space="preserve"> (i.e. are the</w:t>
        </w:r>
      </w:ins>
      <w:ins w:id="396" w:author="O'Sullivan, Ronan James" w:date="2023-07-04T15:40:00Z">
        <w:r w:rsidR="0092793D">
          <w:rPr>
            <w:rFonts w:ascii="Times New Roman" w:eastAsiaTheme="minorEastAsia" w:hAnsi="Times New Roman" w:cs="Times New Roman"/>
            <w:iCs/>
          </w:rPr>
          <w:t xml:space="preserve"> evolutionary</w:t>
        </w:r>
      </w:ins>
      <w:ins w:id="397" w:author="O'Sullivan, Ronan James" w:date="2023-07-04T15:39:00Z">
        <w:r w:rsidR="0092793D">
          <w:rPr>
            <w:rFonts w:ascii="Times New Roman" w:eastAsiaTheme="minorEastAsia" w:hAnsi="Times New Roman" w:cs="Times New Roman"/>
            <w:iCs/>
          </w:rPr>
          <w:t xml:space="preserve"> patterns we observe different from </w:t>
        </w:r>
      </w:ins>
      <w:ins w:id="398" w:author="O'Sullivan, Ronan James" w:date="2023-07-04T15:40:00Z">
        <w:r w:rsidR="0092793D">
          <w:rPr>
            <w:rFonts w:ascii="Times New Roman" w:eastAsiaTheme="minorEastAsia" w:hAnsi="Times New Roman" w:cs="Times New Roman"/>
            <w:iCs/>
          </w:rPr>
          <w:t>a scenario of genetic drift?</w:t>
        </w:r>
      </w:ins>
      <w:ins w:id="399" w:author="O'Sullivan, Ronan James" w:date="2023-07-04T15:39:00Z">
        <w:r w:rsidR="0092793D">
          <w:rPr>
            <w:rFonts w:ascii="Times New Roman" w:eastAsiaTheme="minorEastAsia" w:hAnsi="Times New Roman" w:cs="Times New Roman"/>
            <w:iCs/>
          </w:rPr>
          <w:t>)</w:t>
        </w:r>
      </w:ins>
      <w:r w:rsidR="007A75F7" w:rsidRPr="009F769B">
        <w:rPr>
          <w:rFonts w:ascii="Times New Roman" w:eastAsiaTheme="minorEastAsia" w:hAnsi="Times New Roman" w:cs="Times New Roman"/>
          <w:iCs/>
        </w:rPr>
        <w:t xml:space="preserve">. </w:t>
      </w:r>
    </w:p>
    <w:p w14:paraId="3CAAD6F8" w14:textId="73593C00"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w:t>
      </w:r>
      <w:del w:id="400" w:author="O'Sullivan, Ronan James" w:date="2023-07-04T15:41:00Z">
        <w:r w:rsidR="00CC4CC4" w:rsidDel="004E4C5D">
          <w:rPr>
            <w:rFonts w:ascii="Times New Roman" w:eastAsiaTheme="minorEastAsia" w:hAnsi="Times New Roman" w:cs="Times New Roman"/>
            <w:iCs/>
          </w:rPr>
          <w:delText>o</w:delText>
        </w:r>
        <w:r w:rsidRPr="009F769B" w:rsidDel="004E4C5D">
          <w:rPr>
            <w:rFonts w:ascii="Times New Roman" w:eastAsiaTheme="minorEastAsia" w:hAnsi="Times New Roman" w:cs="Times New Roman"/>
            <w:iCs/>
          </w:rPr>
          <w:delText xml:space="preserve">f dimension </w:delText>
        </w:r>
      </w:del>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ins w:id="401" w:author="O'Sullivan, Ronan James" w:date="2023-07-04T15:41:00Z">
        <w:r w:rsidR="004E4C5D">
          <w:rPr>
            <w:rFonts w:ascii="Times New Roman" w:eastAsiaTheme="minorEastAsia" w:hAnsi="Times New Roman" w:cs="Times New Roman"/>
            <w:iCs/>
          </w:rPr>
          <w:t xml:space="preserve"> in dimension.</w:t>
        </w:r>
      </w:ins>
      <w:del w:id="402" w:author="O'Sullivan, Ronan James" w:date="2023-07-04T15:41:00Z">
        <w:r w:rsidR="00CC4CC4" w:rsidDel="004E4C5D">
          <w:rPr>
            <w:rFonts w:ascii="Times New Roman" w:eastAsiaTheme="minorEastAsia" w:hAnsi="Times New Roman" w:cs="Times New Roman"/>
            <w:iCs/>
          </w:rPr>
          <w:delText>, where</w:delText>
        </w:r>
      </w:del>
      <w:r w:rsidR="00CC4CC4">
        <w:rPr>
          <w:rFonts w:ascii="Times New Roman" w:eastAsiaTheme="minorEastAsia" w:hAnsi="Times New Roman" w:cs="Times New Roman"/>
          <w:iCs/>
        </w:rPr>
        <w:t xml:space="preserve"> </w:t>
      </w:r>
      <w:del w:id="403" w:author="O'Sullivan, Ronan James" w:date="2023-07-04T15:41:00Z">
        <w:r w:rsidR="00CC4CC4" w:rsidDel="004E4C5D">
          <w:rPr>
            <w:rFonts w:ascii="Times New Roman" w:eastAsiaTheme="minorEastAsia" w:hAnsi="Times New Roman" w:cs="Times New Roman"/>
            <w:iCs/>
          </w:rPr>
          <w:delText>r</w:delText>
        </w:r>
      </w:del>
      <w:ins w:id="404" w:author="O'Sullivan, Ronan James" w:date="2023-07-04T15:41:00Z">
        <w:r w:rsidR="004E4C5D">
          <w:rPr>
            <w:rFonts w:ascii="Times New Roman" w:eastAsiaTheme="minorEastAsia" w:hAnsi="Times New Roman" w:cs="Times New Roman"/>
            <w:iCs/>
          </w:rPr>
          <w:t>R</w:t>
        </w:r>
      </w:ins>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commentRangeStart w:id="405"/>
      <w:del w:id="406" w:author="O'Sullivan, Ronan James" w:date="2023-07-04T15:42:00Z">
        <w:r w:rsidR="00830B03" w:rsidRPr="009F769B" w:rsidDel="004E4C5D">
          <w:rPr>
            <w:rFonts w:ascii="Times New Roman" w:eastAsiaTheme="minorEastAsia" w:hAnsi="Times New Roman" w:cs="Times New Roman"/>
            <w:iCs/>
          </w:rPr>
          <w:delText xml:space="preserve">cell </w:delText>
        </w:r>
      </w:del>
      <w:ins w:id="407" w:author="O'Sullivan, Ronan James" w:date="2023-07-04T15:42:00Z">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commentRangeEnd w:id="405"/>
        <w:r w:rsidR="004E4C5D">
          <w:rPr>
            <w:rStyle w:val="CommentReference"/>
          </w:rPr>
          <w:commentReference w:id="405"/>
        </w:r>
      </w:ins>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08"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08"/>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 xml:space="preserve">The genotype matrix for the neutral trait for local individuals </w:t>
      </w:r>
      <w:del w:id="409" w:author="O'Sullivan, Ronan James" w:date="2023-07-04T15:44:00Z">
        <w:r w:rsidR="00C87431" w:rsidRPr="009F769B" w:rsidDel="004E4C5D">
          <w:rPr>
            <w:rFonts w:ascii="Times New Roman" w:eastAsiaTheme="minorEastAsia" w:hAnsi="Times New Roman" w:cs="Times New Roman"/>
            <w:iCs/>
          </w:rPr>
          <w:delText>was of dimension</w:delText>
        </w:r>
        <w:r w:rsidR="00F42180" w:rsidDel="004E4C5D">
          <w:rPr>
            <w:rFonts w:ascii="Times New Roman" w:eastAsiaTheme="minorEastAsia" w:hAnsi="Times New Roman" w:cs="Times New Roman"/>
            <w:iCs/>
          </w:rPr>
          <w:delText xml:space="preserve"> 500 </w:delText>
        </w:r>
        <w:r w:rsidR="00C87431" w:rsidRPr="009F769B" w:rsidDel="004E4C5D">
          <w:rPr>
            <w:rFonts w:ascii="Times New Roman" w:eastAsiaTheme="minorEastAsia" w:hAnsi="Times New Roman" w:cs="Times New Roman"/>
            <w:iCs/>
          </w:rPr>
          <w:delText>rows</w:delText>
        </w:r>
        <w:r w:rsidR="00F42180" w:rsidDel="004E4C5D">
          <w:rPr>
            <w:rFonts w:ascii="Times New Roman" w:eastAsiaTheme="minorEastAsia" w:hAnsi="Times New Roman" w:cs="Times New Roman"/>
            <w:iCs/>
          </w:rPr>
          <w:delText xml:space="preserve"> (individuals)</w:delText>
        </w:r>
        <w:r w:rsidR="00C87431" w:rsidRPr="009F769B" w:rsidDel="004E4C5D">
          <w:rPr>
            <w:rFonts w:ascii="Times New Roman" w:eastAsiaTheme="minorEastAsia" w:hAnsi="Times New Roman" w:cs="Times New Roman"/>
            <w:iCs/>
          </w:rPr>
          <w:delText xml:space="preserve"> by 2 columns</w:delText>
        </w:r>
        <w:r w:rsidR="00F42180" w:rsidDel="004E4C5D">
          <w:rPr>
            <w:rFonts w:ascii="Times New Roman" w:eastAsiaTheme="minorEastAsia" w:hAnsi="Times New Roman" w:cs="Times New Roman"/>
            <w:iCs/>
          </w:rPr>
          <w:delText xml:space="preserve"> (alleles</w:delText>
        </w:r>
      </w:del>
      <w:ins w:id="410" w:author="O'Sullivan, Ronan James" w:date="2023-07-04T15:44:00Z">
        <w:r w:rsidR="004E4C5D">
          <w:rPr>
            <w:rFonts w:ascii="Times New Roman" w:eastAsiaTheme="minorEastAsia" w:hAnsi="Times New Roman" w:cs="Times New Roman"/>
            <w:iCs/>
          </w:rPr>
          <w:t>had the same</w:t>
        </w:r>
      </w:ins>
      <w:del w:id="411" w:author="O'Sullivan, Ronan James" w:date="2023-07-04T15:44:00Z">
        <w:r w:rsidR="00F42180" w:rsidDel="004E4C5D">
          <w:rPr>
            <w:rFonts w:ascii="Times New Roman" w:eastAsiaTheme="minorEastAsia" w:hAnsi="Times New Roman" w:cs="Times New Roman"/>
            <w:iCs/>
          </w:rPr>
          <w:delText>)</w:delText>
        </w:r>
      </w:del>
      <w:ins w:id="412" w:author="O'Sullivan, Ronan James" w:date="2023-07-04T15:44:00Z">
        <w:r w:rsidR="004E4C5D">
          <w:rPr>
            <w:rFonts w:ascii="Times New Roman" w:eastAsiaTheme="minorEastAsia" w:hAnsi="Times New Roman" w:cs="Times New Roman"/>
            <w:iCs/>
          </w:rPr>
          <w:t xml:space="preserve"> dimensions 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4E4C5D">
          <w:rPr>
            <w:rFonts w:ascii="Times New Roman" w:eastAsiaTheme="minorEastAsia" w:hAnsi="Times New Roman" w:cs="Times New Roman"/>
            <w:iCs/>
          </w:rPr>
          <w:t xml:space="preserve"> and </w:t>
        </w:r>
      </w:ins>
      <m:oMath>
        <m:sSub>
          <m:sSubPr>
            <m:ctrlPr>
              <w:ins w:id="413" w:author="O'Sullivan, Ronan James" w:date="2023-07-04T15:45:00Z">
                <w:rPr>
                  <w:rFonts w:ascii="Cambria Math" w:hAnsi="Cambria Math" w:cs="Times New Roman"/>
                  <w:i/>
                  <w:iCs/>
                </w:rPr>
              </w:ins>
            </m:ctrlPr>
          </m:sSubPr>
          <m:e>
            <m:r>
              <w:ins w:id="414" w:author="O'Sullivan, Ronan James" w:date="2023-07-04T15:45:00Z">
                <w:rPr>
                  <w:rFonts w:ascii="Cambria Math" w:hAnsi="Cambria Math" w:cs="Times New Roman"/>
                </w:rPr>
                <m:t>p</m:t>
              </w:ins>
            </m:r>
          </m:e>
          <m:sub>
            <m:r>
              <w:ins w:id="415" w:author="O'Sullivan, Ronan James" w:date="2023-07-04T15:45:00Z">
                <w:rPr>
                  <w:rFonts w:ascii="Cambria Math" w:hAnsi="Cambria Math" w:cs="Times New Roman"/>
                </w:rPr>
                <m:t>HARD</m:t>
              </w:ins>
            </m:r>
          </m:sub>
        </m:sSub>
        <m:r>
          <w:ins w:id="416" w:author="O'Sullivan, Ronan James" w:date="2023-07-04T15:45:00Z">
            <w:rPr>
              <w:rFonts w:ascii="Cambria Math" w:hAnsi="Cambria Math" w:cs="Times New Roman"/>
            </w:rPr>
            <m:t>(locals)</m:t>
          </w:ins>
        </m:r>
      </m:oMath>
      <w:ins w:id="417" w:author="O'Sullivan, Ronan James" w:date="2023-07-04T15:45:00Z">
        <w:r w:rsidR="004E4C5D">
          <w:rPr>
            <w:rFonts w:ascii="Times New Roman" w:eastAsiaTheme="minorEastAsia" w:hAnsi="Times New Roman" w:cs="Times New Roman"/>
            <w:iCs/>
          </w:rPr>
          <w:t xml:space="preserve"> and all </w:t>
        </w:r>
      </w:ins>
      <w:del w:id="418" w:author="O'Sullivan, Ronan James" w:date="2023-07-04T15:44:00Z">
        <w:r w:rsidR="00C87431" w:rsidRPr="009F769B" w:rsidDel="004E4C5D">
          <w:rPr>
            <w:rFonts w:ascii="Times New Roman" w:eastAsiaTheme="minorEastAsia" w:hAnsi="Times New Roman" w:cs="Times New Roman"/>
            <w:iCs/>
          </w:rPr>
          <w:delText>.</w:delText>
        </w:r>
      </w:del>
      <w:del w:id="419" w:author="O'Sullivan, Ronan James" w:date="2023-07-04T15:45:00Z">
        <w:r w:rsidR="00C87431" w:rsidRPr="009F769B" w:rsidDel="004E4C5D">
          <w:rPr>
            <w:rFonts w:ascii="Times New Roman" w:eastAsiaTheme="minorEastAsia" w:hAnsi="Times New Roman" w:cs="Times New Roman"/>
            <w:iCs/>
          </w:rPr>
          <w:delText xml:space="preserve"> </w:delText>
        </w:r>
        <w:r w:rsidR="00CB3959" w:rsidRPr="009F769B" w:rsidDel="004E4C5D">
          <w:rPr>
            <w:rFonts w:ascii="Times New Roman" w:eastAsiaTheme="minorEastAsia" w:hAnsi="Times New Roman" w:cs="Times New Roman"/>
            <w:iCs/>
          </w:rPr>
          <w:delText xml:space="preserve">Local </w:delText>
        </w:r>
      </w:del>
      <w:r w:rsidR="00CB3959" w:rsidRPr="009F769B">
        <w:rPr>
          <w:rFonts w:ascii="Times New Roman" w:eastAsiaTheme="minorEastAsia" w:hAnsi="Times New Roman" w:cs="Times New Roman"/>
          <w:iCs/>
        </w:rPr>
        <w:t xml:space="preserve">individuals </w:t>
      </w:r>
      <w:del w:id="420" w:author="O'Sullivan, Ronan James" w:date="2023-07-04T15:45:00Z">
        <w:r w:rsidR="00CB3959" w:rsidRPr="009F769B" w:rsidDel="004E4C5D">
          <w:rPr>
            <w:rFonts w:ascii="Times New Roman" w:eastAsiaTheme="minorEastAsia" w:hAnsi="Times New Roman" w:cs="Times New Roman"/>
            <w:iCs/>
          </w:rPr>
          <w:delText xml:space="preserve">all </w:delText>
        </w:r>
      </w:del>
      <w:r w:rsidR="00CB3959" w:rsidRPr="009F769B">
        <w:rPr>
          <w:rFonts w:ascii="Times New Roman" w:eastAsiaTheme="minorEastAsia" w:hAnsi="Times New Roman" w:cs="Times New Roman"/>
          <w:iCs/>
        </w:rPr>
        <w:t xml:space="preserve">had a genotype of {0,0} </w:t>
      </w:r>
      <w:ins w:id="421" w:author="O'Sullivan, Ronan James" w:date="2023-07-04T15:46:00Z">
        <w:r w:rsidR="004E4C5D">
          <w:rPr>
            <w:rFonts w:ascii="Times New Roman" w:eastAsiaTheme="minorEastAsia" w:hAnsi="Times New Roman" w:cs="Times New Roman"/>
            <w:iCs/>
          </w:rPr>
          <w:t>for this</w:t>
        </w:r>
      </w:ins>
      <w:del w:id="422" w:author="O'Sullivan, Ronan James" w:date="2023-07-04T15:46:00Z">
        <w:r w:rsidR="00CB3959" w:rsidRPr="009F769B" w:rsidDel="004E4C5D">
          <w:rPr>
            <w:rFonts w:ascii="Times New Roman" w:eastAsiaTheme="minorEastAsia" w:hAnsi="Times New Roman" w:cs="Times New Roman"/>
            <w:iCs/>
          </w:rPr>
          <w:delText>at this neutral diagnostic</w:delText>
        </w:r>
      </w:del>
      <w:r w:rsidR="00CB3959" w:rsidRPr="009F769B">
        <w:rPr>
          <w:rFonts w:ascii="Times New Roman" w:eastAsiaTheme="minorEastAsia" w:hAnsi="Times New Roman" w:cs="Times New Roman"/>
          <w:iCs/>
        </w:rPr>
        <w:t xml:space="preserve"> locus. </w:t>
      </w:r>
    </w:p>
    <w:p w14:paraId="23CCB989" w14:textId="44499F46"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del w:id="423" w:author="O'Sullivan, Ronan James" w:date="2023-07-04T15:46:00Z">
        <w:r w:rsidRPr="009F769B" w:rsidDel="004E4C5D">
          <w:rPr>
            <w:rFonts w:ascii="Times New Roman" w:eastAsiaTheme="minorEastAsia" w:hAnsi="Times New Roman" w:cs="Times New Roman"/>
            <w:iCs/>
          </w:rPr>
          <w:delText>one-off</w:delText>
        </w:r>
      </w:del>
      <w:ins w:id="424" w:author="O'Sullivan, Ronan James" w:date="2023-07-04T15:46:00Z">
        <w:r w:rsidR="004E4C5D">
          <w:rPr>
            <w:rFonts w:ascii="Times New Roman" w:eastAsiaTheme="minorEastAsia" w:hAnsi="Times New Roman" w:cs="Times New Roman"/>
            <w:iCs/>
          </w:rPr>
          <w:t>acute</w:t>
        </w:r>
      </w:ins>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del w:id="425" w:author="O'Sullivan, Ronan James" w:date="2023-07-04T15:47:00Z">
        <w:r w:rsidR="008A1A7C" w:rsidRPr="009F769B" w:rsidDel="004E4C5D">
          <w:rPr>
            <w:rFonts w:ascii="Times New Roman" w:eastAsiaTheme="minorEastAsia" w:hAnsi="Times New Roman" w:cs="Times New Roman"/>
            <w:iCs/>
          </w:rPr>
          <w:delText xml:space="preserve">continuous </w:delText>
        </w:r>
      </w:del>
      <w:ins w:id="426" w:author="O'Sullivan, Ronan James" w:date="2023-07-04T15:47:00Z">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ins>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w:lastRenderedPageBreak/>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4B3D2056"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del w:id="427" w:author="O'Sullivan, Ronan James" w:date="2023-07-04T15:49:00Z">
        <w:r w:rsidR="00CA4DA0" w:rsidRPr="009F769B" w:rsidDel="004E4C5D">
          <w:rPr>
            <w:rFonts w:ascii="Times New Roman" w:eastAsiaTheme="minorEastAsia" w:hAnsi="Times New Roman" w:cs="Times New Roman"/>
            <w:iCs/>
          </w:rPr>
          <w:delText xml:space="preserve">0, for individuals with a {0,0} genotype at all loci, to </w:delText>
        </w:r>
        <w:r w:rsidR="006336E5" w:rsidDel="004E4C5D">
          <w:rPr>
            <w:rFonts w:ascii="Times New Roman" w:eastAsiaTheme="minorEastAsia" w:hAnsi="Times New Roman" w:cs="Times New Roman"/>
            <w:iCs/>
          </w:rPr>
          <w:delText>6</w:delText>
        </w:r>
        <w:r w:rsidR="00CA4DA0" w:rsidRPr="009F769B" w:rsidDel="004E4C5D">
          <w:rPr>
            <w:rFonts w:ascii="Times New Roman" w:eastAsiaTheme="minorEastAsia" w:hAnsi="Times New Roman" w:cs="Times New Roman"/>
            <w:iCs/>
          </w:rPr>
          <w:delText>0, for individuals with a {1,1} genotype at all loci</w:delText>
        </w:r>
      </w:del>
      <w:ins w:id="428" w:author="O'Sullivan, Ronan James" w:date="2023-07-04T15:49:00Z">
        <w:r w:rsidR="004E4C5D">
          <w:rPr>
            <w:rFonts w:ascii="Times New Roman" w:eastAsiaTheme="minorEastAsia" w:hAnsi="Times New Roman" w:cs="Times New Roman"/>
            <w:iCs/>
          </w:rPr>
          <w:t>0 to 60</w:t>
        </w:r>
      </w:ins>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C0AA9A9" w:rsidR="0073331E" w:rsidRDefault="00EF4F28" w:rsidP="006D081A">
      <w:pPr>
        <w:spacing w:line="480" w:lineRule="auto"/>
        <w:jc w:val="both"/>
        <w:rPr>
          <w:ins w:id="429"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w:t>
      </w:r>
      <w:ins w:id="430" w:author="O'Sullivan, Ronan James" w:date="2023-07-04T15:51:00Z">
        <w:r w:rsidR="005534B5">
          <w:rPr>
            <w:rFonts w:ascii="Times New Roman" w:eastAsiaTheme="minorEastAsia" w:hAnsi="Times New Roman" w:cs="Times New Roman"/>
            <w:iCs/>
          </w:rPr>
          <w:t xml:space="preserve"> (REFERENCE?)</w:t>
        </w:r>
      </w:ins>
      <w:r w:rsidR="000321AD" w:rsidRPr="009F769B">
        <w:rPr>
          <w:rFonts w:ascii="Times New Roman" w:eastAsiaTheme="minorEastAsia" w:hAnsi="Times New Roman" w:cs="Times New Roman"/>
          <w:iCs/>
        </w:rPr>
        <w:t xml:space="preserve">.  </w:t>
      </w:r>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5D2B157B"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w:t>
      </w:r>
      <w:r w:rsidRPr="009F769B">
        <w:rPr>
          <w:rFonts w:ascii="Times New Roman" w:eastAsiaTheme="minorEastAsia" w:hAnsi="Times New Roman" w:cs="Times New Roman"/>
          <w:iCs/>
        </w:rPr>
        <w:lastRenderedPageBreak/>
        <w:t xml:space="preserve">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del w:id="431" w:author="O'Sullivan, Ronan James" w:date="2023-07-04T15:52:00Z">
        <w:r w:rsidRPr="009F769B" w:rsidDel="005534B5">
          <w:rPr>
            <w:rFonts w:ascii="Times New Roman" w:eastAsiaTheme="minorEastAsia" w:hAnsi="Times New Roman" w:cs="Times New Roman"/>
            <w:iCs/>
          </w:rPr>
          <w:delText>the one-off</w:delText>
        </w:r>
      </w:del>
      <w:ins w:id="432" w:author="O'Sullivan, Ronan James" w:date="2023-07-04T15:52:00Z">
        <w:r w:rsidR="005534B5">
          <w:rPr>
            <w:rFonts w:ascii="Times New Roman" w:eastAsiaTheme="minorEastAsia" w:hAnsi="Times New Roman" w:cs="Times New Roman"/>
            <w:iCs/>
          </w:rPr>
          <w:t>the acute</w:t>
        </w:r>
      </w:ins>
      <w:r w:rsidRPr="009F769B">
        <w:rPr>
          <w:rFonts w:ascii="Times New Roman" w:eastAsiaTheme="minorEastAsia" w:hAnsi="Times New Roman" w:cs="Times New Roman"/>
          <w:iCs/>
        </w:rPr>
        <w:t xml:space="preserve"> intrusion scenarios, all fish were assumed to be locals from generation 22 onwards, i.e., intrusion of foreign</w:t>
      </w:r>
      <w:del w:id="433" w:author="O'Sullivan, Ronan James" w:date="2023-07-04T15:52:00Z">
        <w:r w:rsidRPr="009F769B" w:rsidDel="005534B5">
          <w:rPr>
            <w:rFonts w:ascii="Times New Roman" w:eastAsiaTheme="minorEastAsia" w:hAnsi="Times New Roman" w:cs="Times New Roman"/>
            <w:iCs/>
          </w:rPr>
          <w:delText>/domesticated</w:delText>
        </w:r>
      </w:del>
      <w:r w:rsidRPr="009F769B">
        <w:rPr>
          <w:rFonts w:ascii="Times New Roman" w:eastAsiaTheme="minorEastAsia" w:hAnsi="Times New Roman" w:cs="Times New Roman"/>
          <w:iCs/>
        </w:rPr>
        <w:t xml:space="preserve">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7DF1CDC2" w:rsidR="007347A6" w:rsidRDefault="007B6CB6" w:rsidP="006D081A">
      <w:pPr>
        <w:spacing w:line="480" w:lineRule="auto"/>
        <w:jc w:val="both"/>
        <w:rPr>
          <w:ins w:id="434" w:author="O'Sullivan, Ronan James" w:date="2023-07-04T16:24:00Z"/>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ins w:id="435" w:author="O'Sullivan, Ronan James" w:date="2023-07-04T15:54:00Z">
        <w:r w:rsidR="005534B5">
          <w:rPr>
            <w:rFonts w:ascii="Times New Roman" w:eastAsiaTheme="minorEastAsia" w:hAnsi="Times New Roman" w:cs="Times New Roman"/>
            <w:iCs/>
          </w:rPr>
          <w:t xml:space="preserve"> and no soft selection occurs</w:t>
        </w:r>
      </w:ins>
      <w:ins w:id="436" w:author="O'Sullivan, Ronan James" w:date="2023-07-04T15:55:00Z">
        <w:r w:rsidR="005534B5">
          <w:rPr>
            <w:rFonts w:ascii="Times New Roman" w:eastAsiaTheme="minorEastAsia" w:hAnsi="Times New Roman" w:cs="Times New Roman"/>
            <w:iCs/>
          </w:rPr>
          <w:t>.</w:t>
        </w:r>
      </w:ins>
      <w:del w:id="437" w:author="O'Sullivan, Ronan James" w:date="2023-07-04T15:54:00Z">
        <w:r w:rsidRPr="009F769B" w:rsidDel="005534B5">
          <w:rPr>
            <w:rFonts w:ascii="Times New Roman" w:eastAsiaTheme="minorEastAsia" w:hAnsi="Times New Roman" w:cs="Times New Roman"/>
            <w:iCs/>
          </w:rPr>
          <w:delText>,</w:delText>
        </w:r>
      </w:del>
      <w:del w:id="438" w:author="O'Sullivan, Ronan James" w:date="2023-07-04T15:55:00Z">
        <w:r w:rsidRPr="009F769B" w:rsidDel="005534B5">
          <w:rPr>
            <w:rFonts w:ascii="Times New Roman" w:eastAsiaTheme="minorEastAsia" w:hAnsi="Times New Roman" w:cs="Times New Roman"/>
            <w:iCs/>
          </w:rPr>
          <w:delText xml:space="preserve"> but</w:delText>
        </w:r>
      </w:del>
      <w:r w:rsidRPr="009F769B">
        <w:rPr>
          <w:rFonts w:ascii="Times New Roman" w:eastAsiaTheme="minorEastAsia" w:hAnsi="Times New Roman" w:cs="Times New Roman"/>
          <w:iCs/>
        </w:rPr>
        <w:t xml:space="preserve"> </w:t>
      </w:r>
      <w:del w:id="439" w:author="O'Sullivan, Ronan James" w:date="2023-07-04T15:55:00Z">
        <w:r w:rsidRPr="009F769B" w:rsidDel="005534B5">
          <w:rPr>
            <w:rFonts w:ascii="Times New Roman" w:eastAsiaTheme="minorEastAsia" w:hAnsi="Times New Roman" w:cs="Times New Roman"/>
            <w:iCs/>
          </w:rPr>
          <w:delText>i</w:delText>
        </w:r>
      </w:del>
      <w:ins w:id="440" w:author="O'Sullivan, Ronan James" w:date="2023-07-04T15:55:00Z">
        <w:r w:rsidR="005534B5">
          <w:rPr>
            <w:rFonts w:ascii="Times New Roman" w:eastAsiaTheme="minorEastAsia" w:hAnsi="Times New Roman" w:cs="Times New Roman"/>
            <w:iCs/>
          </w:rPr>
          <w:t>I</w:t>
        </w:r>
      </w:ins>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 xml:space="preserve">s </w:t>
      </w:r>
      <w:del w:id="441"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reproductive excess</w:t>
      </w:r>
      <w:del w:id="442"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del w:id="443" w:author="O'Sullivan, Ronan James" w:date="2023-07-04T15:52:00Z">
        <w:r w:rsidR="00111CD9" w:rsidRPr="009F769B" w:rsidDel="005534B5">
          <w:rPr>
            <w:rFonts w:ascii="Times New Roman" w:eastAsiaTheme="minorEastAsia" w:hAnsi="Times New Roman" w:cs="Times New Roman"/>
            <w:iCs/>
          </w:rPr>
          <w:delText xml:space="preserve">fish </w:delText>
        </w:r>
      </w:del>
      <w:ins w:id="444" w:author="O'Sullivan, Ronan James" w:date="2023-07-04T15:52:00Z">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ins>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ins w:id="445" w:author="O'Sullivan, Ronan James" w:date="2023-07-04T15:53:00Z">
        <w:r w:rsidR="005534B5">
          <w:rPr>
            <w:rFonts w:ascii="Times New Roman" w:eastAsiaTheme="minorEastAsia" w:hAnsi="Times New Roman" w:cs="Times New Roman"/>
            <w:iCs/>
          </w:rPr>
          <w:t xml:space="preserve">trait values </w:t>
        </w:r>
      </w:ins>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ins w:id="446"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i.e., the more recruits there are relative to spawning slots</w:t>
      </w:r>
      <w:ins w:id="447"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 the stronger the</w:t>
      </w:r>
      <w:ins w:id="448" w:author="O'Sullivan, Ronan James" w:date="2023-07-04T15:54:00Z">
        <w:r w:rsidR="005534B5">
          <w:rPr>
            <w:rFonts w:ascii="Times New Roman" w:eastAsiaTheme="minorEastAsia" w:hAnsi="Times New Roman" w:cs="Times New Roman"/>
            <w:iCs/>
          </w:rPr>
          <w:t xml:space="preserve"> strength of</w:t>
        </w:r>
      </w:ins>
      <w:r w:rsidR="00BC23B2" w:rsidRPr="009F769B">
        <w:rPr>
          <w:rFonts w:ascii="Times New Roman" w:eastAsiaTheme="minorEastAsia" w:hAnsi="Times New Roman" w:cs="Times New Roman"/>
          <w:iCs/>
        </w:rPr>
        <w:t xml:space="preserve"> truncational soft selection. </w:t>
      </w:r>
      <w:del w:id="449" w:author="O'Sullivan, Ronan James" w:date="2023-07-04T15:54:00Z">
        <w:r w:rsidR="0069772C" w:rsidRPr="009F769B" w:rsidDel="005534B5">
          <w:rPr>
            <w:rFonts w:ascii="Times New Roman" w:eastAsiaTheme="minorEastAsia" w:hAnsi="Times New Roman" w:cs="Times New Roman"/>
            <w:iCs/>
          </w:rPr>
          <w:delText xml:space="preserve">No soft selection occurs </w:delText>
        </w:r>
      </w:del>
      <w:r w:rsidR="0069772C" w:rsidRPr="009F769B">
        <w:rPr>
          <w:rFonts w:ascii="Times New Roman" w:eastAsiaTheme="minorEastAsia" w:hAnsi="Times New Roman" w:cs="Times New Roman"/>
          <w:iCs/>
        </w:rPr>
        <w:t xml:space="preserve">when there are fewer recruits than spawning slots.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055DDEA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w:t>
      </w:r>
      <w:del w:id="450" w:author="O'Sullivan, Ronan James" w:date="2023-07-04T15:56:00Z">
        <w:r w:rsidR="009B0D2A" w:rsidRPr="009F769B" w:rsidDel="005534B5">
          <w:rPr>
            <w:rFonts w:ascii="Times New Roman" w:hAnsi="Times New Roman" w:cs="Times New Roman"/>
          </w:rPr>
          <w:delText xml:space="preserve">here </w:delText>
        </w:r>
      </w:del>
      <w:r w:rsidR="009B0D2A" w:rsidRPr="009F769B">
        <w:rPr>
          <w:rFonts w:ascii="Times New Roman" w:hAnsi="Times New Roman" w:cs="Times New Roman"/>
        </w:rPr>
        <w:t>for</w:t>
      </w:r>
      <w:ins w:id="451" w:author="O'Sullivan, Ronan James" w:date="2023-07-04T15:56:00Z">
        <w:r w:rsidR="005534B5">
          <w:rPr>
            <w:rFonts w:ascii="Times New Roman" w:hAnsi="Times New Roman" w:cs="Times New Roman"/>
          </w:rPr>
          <w:t xml:space="preserve"> computational</w:t>
        </w:r>
      </w:ins>
      <w:r w:rsidR="009B0D2A" w:rsidRPr="009F769B">
        <w:rPr>
          <w:rFonts w:ascii="Times New Roman" w:hAnsi="Times New Roman" w:cs="Times New Roman"/>
        </w:rPr>
        <w:t xml:space="preserve"> </w:t>
      </w:r>
      <w:r w:rsidR="00DD6C54">
        <w:rPr>
          <w:rFonts w:ascii="Times New Roman" w:hAnsi="Times New Roman" w:cs="Times New Roman"/>
        </w:rPr>
        <w:t>efficiency</w:t>
      </w:r>
      <w:ins w:id="452" w:author="O'Sullivan, Ronan James" w:date="2023-07-04T15:56:00Z">
        <w:r w:rsidR="005534B5">
          <w:rPr>
            <w:rFonts w:ascii="Times New Roman" w:hAnsi="Times New Roman" w:cs="Times New Roman"/>
          </w:rPr>
          <w:t xml:space="preserve"> we set</w:t>
        </w:r>
      </w:ins>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ins w:id="453" w:author="O'Sullivan, Ronan James" w:date="2023-07-04T15:57:00Z">
        <w:r w:rsidR="005534B5">
          <w:rPr>
            <w:rFonts w:ascii="Times New Roman" w:eastAsiaTheme="minorEastAsia" w:hAnsi="Times New Roman" w:cs="Times New Roman"/>
            <w:iCs/>
          </w:rPr>
          <w:t xml:space="preserve">. In other words, </w:t>
        </w:r>
      </w:ins>
      <w:del w:id="454" w:author="O'Sullivan, Ronan James" w:date="2023-07-04T15:57:00Z">
        <w:r w:rsidR="009B0D2A" w:rsidRPr="009F769B" w:rsidDel="005534B5">
          <w:rPr>
            <w:rFonts w:ascii="Times New Roman" w:eastAsiaTheme="minorEastAsia" w:hAnsi="Times New Roman" w:cs="Times New Roman"/>
            <w:iCs/>
          </w:rPr>
          <w:delText xml:space="preserve">, </w:delText>
        </w:r>
      </w:del>
      <w:del w:id="455" w:author="O'Sullivan, Ronan James" w:date="2023-07-04T15:56:00Z">
        <w:r w:rsidR="009B0D2A" w:rsidRPr="009F769B" w:rsidDel="005534B5">
          <w:rPr>
            <w:rFonts w:ascii="Times New Roman" w:eastAsiaTheme="minorEastAsia" w:hAnsi="Times New Roman" w:cs="Times New Roman"/>
            <w:iCs/>
          </w:rPr>
          <w:delText xml:space="preserve">i.e., </w:delText>
        </w:r>
      </w:del>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2F98D555" w:rsidR="00EC4603" w:rsidRDefault="007535DD" w:rsidP="006D081A">
      <w:pPr>
        <w:spacing w:line="480" w:lineRule="auto"/>
        <w:jc w:val="both"/>
        <w:rPr>
          <w:ins w:id="456" w:author="O'Sullivan, Ronan James" w:date="2023-07-04T16:24:00Z"/>
          <w:rFonts w:ascii="Times New Roman" w:eastAsiaTheme="minorEastAsia" w:hAnsi="Times New Roman" w:cs="Times New Roman"/>
          <w:iCs/>
        </w:rPr>
      </w:pPr>
      <w:r w:rsidRPr="009F769B">
        <w:rPr>
          <w:rFonts w:ascii="Times New Roman" w:hAnsi="Times New Roman" w:cs="Times New Roman"/>
        </w:rPr>
        <w:lastRenderedPageBreak/>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del w:id="457" w:author="O'Sullivan, Ronan James" w:date="2023-07-04T15:57:00Z">
        <w:r w:rsidR="00105ECC" w:rsidRPr="009F769B" w:rsidDel="005534B5">
          <w:rPr>
            <w:rFonts w:ascii="Times New Roman" w:eastAsiaTheme="minorEastAsia" w:hAnsi="Times New Roman" w:cs="Times New Roman"/>
            <w:iCs/>
          </w:rPr>
          <w:delText xml:space="preserve">was </w:delText>
        </w:r>
      </w:del>
      <w:ins w:id="458" w:author="O'Sullivan, Ronan James" w:date="2023-07-04T15:57:00Z">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ins>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ins w:id="459" w:author="O'Sullivan, Ronan James" w:date="2023-07-04T15:58:00Z">
        <w:r w:rsidR="005534B5">
          <w:rPr>
            <w:rFonts w:ascii="Times New Roman" w:eastAsiaTheme="minorEastAsia" w:hAnsi="Times New Roman" w:cs="Times New Roman"/>
            <w:iCs/>
          </w:rPr>
          <w:t>, th</w:t>
        </w:r>
      </w:ins>
      <w:ins w:id="460" w:author="O'Sullivan, Ronan James" w:date="2023-07-04T15:59:00Z">
        <w:r w:rsidR="005534B5">
          <w:rPr>
            <w:rFonts w:ascii="Times New Roman" w:eastAsiaTheme="minorEastAsia" w:hAnsi="Times New Roman" w:cs="Times New Roman"/>
            <w:iCs/>
          </w:rPr>
          <w:t>us,</w:t>
        </w:r>
      </w:ins>
      <w:r w:rsidR="0004562A" w:rsidRPr="009F769B">
        <w:rPr>
          <w:rFonts w:ascii="Times New Roman" w:eastAsiaTheme="minorEastAsia" w:hAnsi="Times New Roman" w:cs="Times New Roman"/>
          <w:iCs/>
        </w:rPr>
        <w:t xml:space="preserve"> </w:t>
      </w:r>
      <w:del w:id="461" w:author="O'Sullivan, Ronan James" w:date="2023-07-04T15:58:00Z">
        <w:r w:rsidR="0004562A" w:rsidRPr="009F769B" w:rsidDel="005534B5">
          <w:rPr>
            <w:rFonts w:ascii="Times New Roman" w:eastAsiaTheme="minorEastAsia" w:hAnsi="Times New Roman" w:cs="Times New Roman"/>
            <w:iCs/>
          </w:rPr>
          <w:delText xml:space="preserve">thus </w:delText>
        </w:r>
      </w:del>
      <w:r w:rsidR="0004562A" w:rsidRPr="009F769B">
        <w:rPr>
          <w:rFonts w:ascii="Times New Roman" w:eastAsiaTheme="minorEastAsia" w:hAnsi="Times New Roman" w:cs="Times New Roman"/>
          <w:iCs/>
        </w:rPr>
        <w:t xml:space="preserve">simulates </w:t>
      </w:r>
      <w:r w:rsidR="00F64276" w:rsidRPr="009F769B">
        <w:rPr>
          <w:rFonts w:ascii="Times New Roman" w:eastAsiaTheme="minorEastAsia" w:hAnsi="Times New Roman" w:cs="Times New Roman"/>
          <w:iCs/>
        </w:rPr>
        <w:t>random segregation and random assortment of alleles into gametes</w:t>
      </w:r>
      <w:ins w:id="462" w:author="O'Sullivan, Ronan James" w:date="2023-07-04T15:59:00Z">
        <w:r w:rsidR="005534B5">
          <w:rPr>
            <w:rFonts w:ascii="Times New Roman" w:eastAsiaTheme="minorEastAsia" w:hAnsi="Times New Roman" w:cs="Times New Roman"/>
            <w:iCs/>
          </w:rPr>
          <w:t xml:space="preserve"> (</w:t>
        </w:r>
      </w:ins>
      <w:del w:id="463" w:author="O'Sullivan, Ronan James" w:date="2023-07-04T15:59:00Z">
        <w:r w:rsidR="00F64276" w:rsidRPr="009F769B" w:rsidDel="005534B5">
          <w:rPr>
            <w:rFonts w:ascii="Times New Roman" w:eastAsiaTheme="minorEastAsia" w:hAnsi="Times New Roman" w:cs="Times New Roman"/>
            <w:iCs/>
          </w:rPr>
          <w:delText xml:space="preserve">, </w:delText>
        </w:r>
      </w:del>
      <w:r w:rsidR="00F64276" w:rsidRPr="009F769B">
        <w:rPr>
          <w:rFonts w:ascii="Times New Roman" w:eastAsiaTheme="minorEastAsia" w:hAnsi="Times New Roman" w:cs="Times New Roman"/>
          <w:iCs/>
        </w:rPr>
        <w:t>on the assumption that loci are unlinked</w:t>
      </w:r>
      <w:ins w:id="464" w:author="O'Sullivan, Ronan James" w:date="2023-07-04T15:59:00Z">
        <w:r w:rsidR="005534B5">
          <w:rPr>
            <w:rFonts w:ascii="Times New Roman" w:eastAsiaTheme="minorEastAsia" w:hAnsi="Times New Roman" w:cs="Times New Roman"/>
            <w:iCs/>
          </w:rPr>
          <w:t>)</w:t>
        </w:r>
      </w:ins>
      <w:del w:id="465" w:author="O'Sullivan, Ronan James" w:date="2023-07-04T15:58:00Z">
        <w:r w:rsidR="00F64276" w:rsidRPr="009F769B" w:rsidDel="005534B5">
          <w:rPr>
            <w:rFonts w:ascii="Times New Roman" w:eastAsiaTheme="minorEastAsia" w:hAnsi="Times New Roman" w:cs="Times New Roman"/>
            <w:iCs/>
          </w:rPr>
          <w:delText xml:space="preserve"> (on separate chromosomes, or far enough apart on the same chromosome that no recombination occurs)</w:delText>
        </w:r>
        <w:r w:rsidR="00024FF3" w:rsidDel="005534B5">
          <w:rPr>
            <w:rFonts w:ascii="Times New Roman" w:eastAsiaTheme="minorEastAsia" w:hAnsi="Times New Roman" w:cs="Times New Roman"/>
            <w:iCs/>
          </w:rPr>
          <w:delText xml:space="preserve">, followed </w:delText>
        </w:r>
      </w:del>
      <w:ins w:id="466" w:author="O'Sullivan, Ronan James" w:date="2023-07-04T15:59:00Z">
        <w:r w:rsidR="005534B5">
          <w:rPr>
            <w:rFonts w:ascii="Times New Roman" w:eastAsiaTheme="minorEastAsia" w:hAnsi="Times New Roman" w:cs="Times New Roman"/>
            <w:iCs/>
          </w:rPr>
          <w:t>, followed b</w:t>
        </w:r>
      </w:ins>
      <w:del w:id="467" w:author="O'Sullivan, Ronan James" w:date="2023-07-04T15:58:00Z">
        <w:r w:rsidR="00024FF3" w:rsidDel="005534B5">
          <w:rPr>
            <w:rFonts w:ascii="Times New Roman" w:eastAsiaTheme="minorEastAsia" w:hAnsi="Times New Roman" w:cs="Times New Roman"/>
            <w:iCs/>
          </w:rPr>
          <w:delText>b</w:delText>
        </w:r>
      </w:del>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ins w:id="468" w:author="O'Sullivan, Ronan James" w:date="2023-07-04T16:00:00Z">
        <w:r w:rsidR="005534B5">
          <w:rPr>
            <w:rFonts w:ascii="Times New Roman" w:eastAsiaTheme="minorEastAsia" w:hAnsi="Times New Roman" w:cs="Times New Roman"/>
            <w:iCs/>
          </w:rPr>
          <w:t xml:space="preserve">fully </w:t>
        </w:r>
      </w:ins>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5E81E6BF"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del w:id="469" w:author="O'Sullivan, Ronan James" w:date="2023-07-04T16:00:00Z">
        <w:r w:rsidR="009F2BFA" w:rsidRPr="009F769B" w:rsidDel="003D7CA1">
          <w:rPr>
            <w:rFonts w:ascii="Times New Roman" w:eastAsiaTheme="minorEastAsia" w:hAnsi="Times New Roman" w:cs="Times New Roman"/>
            <w:iCs/>
          </w:rPr>
          <w:delText xml:space="preserve">Because </w:delText>
        </w:r>
      </w:del>
      <w:ins w:id="470" w:author="O'Sullivan, Ronan James" w:date="2023-07-04T16:00:00Z">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ins>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556EF8"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597EED4F"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del w:id="471" w:author="O'Sullivan, Ronan James" w:date="2023-07-04T16:03:00Z">
        <w:r w:rsidR="003446B3" w:rsidDel="00704EEE">
          <w:rPr>
            <w:rFonts w:ascii="Times New Roman" w:eastAsiaTheme="minorEastAsia" w:hAnsi="Times New Roman" w:cs="Times New Roman"/>
            <w:iCs/>
          </w:rPr>
          <w:delText>otherwise</w:delText>
        </w:r>
      </w:del>
      <w:ins w:id="472" w:author="O'Sullivan, Ronan James" w:date="2023-07-04T16:03:00Z">
        <w:r w:rsidR="00704EEE">
          <w:rPr>
            <w:rFonts w:ascii="Times New Roman" w:eastAsiaTheme="minorEastAsia" w:hAnsi="Times New Roman" w:cs="Times New Roman"/>
            <w:iCs/>
          </w:rPr>
          <w:t xml:space="preserve">if the number was less than </w:t>
        </w:r>
      </w:ins>
      <m:oMath>
        <m:sSub>
          <m:sSubPr>
            <m:ctrlPr>
              <w:ins w:id="473" w:author="O'Sullivan, Ronan James" w:date="2023-07-04T16:04:00Z">
                <w:rPr>
                  <w:rFonts w:ascii="Cambria Math" w:eastAsiaTheme="minorEastAsia" w:hAnsi="Cambria Math" w:cs="Times New Roman"/>
                  <w:i/>
                  <w:iCs/>
                </w:rPr>
              </w:ins>
            </m:ctrlPr>
          </m:sSubPr>
          <m:e>
            <m:r>
              <w:ins w:id="474" w:author="O'Sullivan, Ronan James" w:date="2023-07-04T16:04:00Z">
                <w:rPr>
                  <w:rFonts w:ascii="Cambria Math" w:eastAsiaTheme="minorEastAsia" w:hAnsi="Cambria Math" w:cs="Times New Roman"/>
                </w:rPr>
                <m:t>W</m:t>
              </w:ins>
            </m:r>
          </m:e>
          <m:sub>
            <m:r>
              <w:ins w:id="475" w:author="O'Sullivan, Ronan James" w:date="2023-07-04T16:04:00Z">
                <w:rPr>
                  <w:rFonts w:ascii="Cambria Math" w:eastAsiaTheme="minorEastAsia" w:hAnsi="Cambria Math" w:cs="Times New Roman"/>
                </w:rPr>
                <m:t>i</m:t>
              </w:ins>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ins w:id="476" w:author="O'Sullivan, Ronan James" w:date="2023-07-04T16:04:00Z">
        <w:r w:rsidR="00704EEE">
          <w:rPr>
            <w:rFonts w:ascii="Times New Roman" w:eastAsiaTheme="minorEastAsia" w:hAnsi="Times New Roman" w:cs="Times New Roman"/>
            <w:iCs/>
          </w:rPr>
          <w:t xml:space="preserve">-bred </w:t>
        </w:r>
      </w:ins>
      <w:del w:id="477" w:author="O'Sullivan, Ronan James" w:date="2023-07-04T16:04:00Z">
        <w:r w:rsidDel="00704EEE">
          <w:rPr>
            <w:rFonts w:ascii="Times New Roman" w:eastAsiaTheme="minorEastAsia" w:hAnsi="Times New Roman" w:cs="Times New Roman"/>
            <w:iCs/>
          </w:rPr>
          <w:delText xml:space="preserve"> </w:delText>
        </w:r>
        <w:r w:rsidR="001B3E02" w:rsidRPr="009F769B" w:rsidDel="00704EEE">
          <w:rPr>
            <w:rFonts w:ascii="Times New Roman" w:eastAsiaTheme="minorEastAsia" w:hAnsi="Times New Roman" w:cs="Times New Roman"/>
            <w:iCs/>
          </w:rPr>
          <w:delText xml:space="preserve">born </w:delText>
        </w:r>
      </w:del>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w:t>
      </w:r>
      <w:del w:id="478" w:author="O'Sullivan, Ronan James" w:date="2023-07-04T16:04:00Z">
        <w:r w:rsidR="001B3E02" w:rsidRPr="009F769B" w:rsidDel="00704EEE">
          <w:rPr>
            <w:rFonts w:ascii="Times New Roman" w:eastAsiaTheme="minorEastAsia" w:hAnsi="Times New Roman" w:cs="Times New Roman"/>
            <w:iCs/>
          </w:rPr>
          <w:delText xml:space="preserve">up </w:delText>
        </w:r>
      </w:del>
      <w:r w:rsidR="001B3E02" w:rsidRPr="009F769B">
        <w:rPr>
          <w:rFonts w:ascii="Times New Roman" w:eastAsiaTheme="minorEastAsia" w:hAnsi="Times New Roman" w:cs="Times New Roman"/>
          <w:iCs/>
        </w:rPr>
        <w:t>to step 1</w:t>
      </w:r>
      <w:del w:id="479" w:author="O'Sullivan, Ronan James" w:date="2023-07-04T16:04:00Z">
        <w:r w:rsidR="001B3E02" w:rsidRPr="009F769B" w:rsidDel="00704EEE">
          <w:rPr>
            <w:rFonts w:ascii="Times New Roman" w:eastAsiaTheme="minorEastAsia" w:hAnsi="Times New Roman" w:cs="Times New Roman"/>
            <w:iCs/>
          </w:rPr>
          <w:delText xml:space="preserve"> above</w:delText>
        </w:r>
      </w:del>
      <w:r w:rsidR="001B3E02" w:rsidRPr="009F769B">
        <w:rPr>
          <w:rFonts w:ascii="Times New Roman" w:eastAsiaTheme="minorEastAsia" w:hAnsi="Times New Roman" w:cs="Times New Roman"/>
          <w:iCs/>
        </w:rPr>
        <w:t>.</w:t>
      </w:r>
      <w:del w:id="480" w:author="O'Sullivan, Ronan James" w:date="2023-07-04T16:04:00Z">
        <w:r w:rsidR="001B3E02" w:rsidRPr="009F769B" w:rsidDel="00704EEE">
          <w:rPr>
            <w:rFonts w:ascii="Times New Roman" w:eastAsiaTheme="minorEastAsia" w:hAnsi="Times New Roman" w:cs="Times New Roman"/>
            <w:iCs/>
          </w:rPr>
          <w:delText xml:space="preserve"> </w:delText>
        </w:r>
      </w:del>
    </w:p>
    <w:p w14:paraId="49E37EEF" w14:textId="4683D18A"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the additive genetic variance for each, the frequency of the foreign</w:t>
      </w:r>
      <w:del w:id="481" w:author="O'Sullivan, Ronan James" w:date="2023-07-04T16:05:00Z">
        <w:r w:rsidR="00700665" w:rsidRPr="009F769B" w:rsidDel="00704EEE">
          <w:rPr>
            <w:rFonts w:ascii="Times New Roman" w:eastAsiaTheme="minorEastAsia" w:hAnsi="Times New Roman" w:cs="Times New Roman"/>
            <w:iCs/>
          </w:rPr>
          <w:delText>/domesticated</w:delText>
        </w:r>
      </w:del>
      <w:r w:rsidR="00700665" w:rsidRPr="009F769B">
        <w:rPr>
          <w:rFonts w:ascii="Times New Roman" w:eastAsiaTheme="minorEastAsia" w:hAnsi="Times New Roman" w:cs="Times New Roman"/>
          <w:iCs/>
        </w:rPr>
        <w:t xml:space="preserve"> </w:t>
      </w:r>
      <w:ins w:id="482" w:author="O'Sullivan, Ronan James" w:date="2023-07-04T16:05:00Z">
        <w:r w:rsidR="00704EEE">
          <w:rPr>
            <w:rFonts w:ascii="Times New Roman" w:eastAsiaTheme="minorEastAsia" w:hAnsi="Times New Roman" w:cs="Times New Roman"/>
            <w:iCs/>
          </w:rPr>
          <w:t>‘</w:t>
        </w:r>
      </w:ins>
      <w:del w:id="483"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1</w:t>
      </w:r>
      <w:ins w:id="484" w:author="O'Sullivan, Ronan James" w:date="2023-07-04T16:05:00Z">
        <w:r w:rsidR="00704EEE">
          <w:rPr>
            <w:rFonts w:ascii="Times New Roman" w:eastAsiaTheme="minorEastAsia" w:hAnsi="Times New Roman" w:cs="Times New Roman"/>
            <w:iCs/>
          </w:rPr>
          <w:t>’</w:t>
        </w:r>
      </w:ins>
      <w:del w:id="485"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w:t>
      </w:r>
      <w:proofErr w:type="spellStart"/>
      <w:r w:rsidR="000E7F80" w:rsidRPr="009F769B">
        <w:rPr>
          <w:rFonts w:ascii="Times New Roman" w:eastAsiaTheme="minorEastAsia" w:hAnsi="Times New Roman" w:cs="Times New Roman"/>
          <w:iCs/>
        </w:rPr>
        <w:t>spawner</w:t>
      </w:r>
      <w:proofErr w:type="spellEnd"/>
      <w:r w:rsidR="000E7F80" w:rsidRPr="009F769B">
        <w:rPr>
          <w:rFonts w:ascii="Times New Roman" w:eastAsiaTheme="minorEastAsia" w:hAnsi="Times New Roman" w:cs="Times New Roman"/>
          <w:iCs/>
        </w:rPr>
        <w:t xml:space="preserve"> </w:t>
      </w:r>
      <w:ins w:id="486" w:author="O'Sullivan, Ronan James" w:date="2023-07-04T16:05:00Z">
        <w:r w:rsidR="00704EEE">
          <w:rPr>
            <w:rFonts w:ascii="Times New Roman" w:eastAsiaTheme="minorEastAsia" w:hAnsi="Times New Roman" w:cs="Times New Roman"/>
            <w:iCs/>
          </w:rPr>
          <w:t xml:space="preserve">for </w:t>
        </w:r>
      </w:ins>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1CBDFED1" w:rsidR="00765AC1" w:rsidRDefault="00765AC1" w:rsidP="006D081A">
      <w:pPr>
        <w:spacing w:line="480" w:lineRule="auto"/>
        <w:jc w:val="both"/>
        <w:rPr>
          <w:ins w:id="487"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488"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489"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w:t>
      </w:r>
      <w:del w:id="490" w:author="O'Sullivan, Ronan James" w:date="2023-07-04T16:06:00Z">
        <w:r w:rsidRPr="009F769B" w:rsidDel="00704EEE">
          <w:rPr>
            <w:rFonts w:ascii="Times New Roman" w:eastAsiaTheme="minorEastAsia" w:hAnsi="Times New Roman" w:cs="Times New Roman"/>
            <w:iCs/>
          </w:rPr>
          <w:delText xml:space="preserve">a </w:delText>
        </w:r>
      </w:del>
      <w:r w:rsidRPr="009F769B">
        <w:rPr>
          <w:rFonts w:ascii="Times New Roman" w:eastAsiaTheme="minorEastAsia" w:hAnsi="Times New Roman" w:cs="Times New Roman"/>
          <w:iCs/>
        </w:rPr>
        <w:t xml:space="preserve">GitHub </w:t>
      </w:r>
      <w:del w:id="491" w:author="O'Sullivan, Ronan James" w:date="2023-07-04T16:06:00Z">
        <w:r w:rsidRPr="009F769B" w:rsidDel="00704EEE">
          <w:rPr>
            <w:rFonts w:ascii="Times New Roman" w:eastAsiaTheme="minorEastAsia" w:hAnsi="Times New Roman" w:cs="Times New Roman"/>
            <w:iCs/>
          </w:rPr>
          <w:delText xml:space="preserve">repository </w:delText>
        </w:r>
      </w:del>
      <w:r w:rsidRPr="009F769B">
        <w:rPr>
          <w:rFonts w:ascii="Times New Roman" w:eastAsiaTheme="minorEastAsia" w:hAnsi="Times New Roman" w:cs="Times New Roman"/>
          <w:iCs/>
        </w:rPr>
        <w:t xml:space="preserve">(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FE54E66" w14:textId="364BA610" w:rsidR="00F72438" w:rsidRDefault="00F72438" w:rsidP="006D081A">
      <w:pPr>
        <w:spacing w:line="480" w:lineRule="auto"/>
        <w:jc w:val="both"/>
        <w:rPr>
          <w:ins w:id="492" w:author="O'Sullivan, Ronan James" w:date="2023-07-04T16:24:00Z"/>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lastRenderedPageBreak/>
        <w:t>Baseline scenarios – no intrusion</w:t>
      </w:r>
    </w:p>
    <w:p w14:paraId="588DE4EA" w14:textId="51E32010"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domesticated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ins w:id="493" w:author="O'Sullivan, Ronan James" w:date="2023-07-04T16:07:00Z">
        <w:r w:rsidR="00704EEE">
          <w:rPr>
            <w:rFonts w:ascii="Times New Roman" w:eastAsiaTheme="minorEastAsia" w:hAnsi="Times New Roman" w:cs="Times New Roman"/>
          </w:rPr>
          <w:t xml:space="preserve">For simplicity, </w:t>
        </w:r>
      </w:ins>
      <w:del w:id="494" w:author="O'Sullivan, Ronan James" w:date="2023-07-04T16:07:00Z">
        <w:r w:rsidR="00194CAB" w:rsidRPr="009F769B" w:rsidDel="00704EEE">
          <w:rPr>
            <w:rFonts w:ascii="Times New Roman" w:eastAsiaTheme="minorEastAsia" w:hAnsi="Times New Roman" w:cs="Times New Roman"/>
          </w:rPr>
          <w:delText>T</w:delText>
        </w:r>
      </w:del>
      <w:ins w:id="495" w:author="O'Sullivan, Ronan James" w:date="2023-07-04T16:07:00Z">
        <w:r w:rsidR="00704EEE">
          <w:rPr>
            <w:rFonts w:ascii="Times New Roman" w:eastAsiaTheme="minorEastAsia" w:hAnsi="Times New Roman" w:cs="Times New Roman"/>
          </w:rPr>
          <w:t>t</w:t>
        </w:r>
      </w:ins>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del w:id="496" w:author="O'Sullivan, Ronan James" w:date="2023-07-04T16:08:00Z">
        <w:r w:rsidR="00194CAB" w:rsidRPr="009F769B" w:rsidDel="00704EEE">
          <w:rPr>
            <w:rFonts w:ascii="Times New Roman" w:eastAsiaTheme="minorEastAsia" w:hAnsi="Times New Roman" w:cs="Times New Roman"/>
          </w:rPr>
          <w:delText xml:space="preserve">did </w:delText>
        </w:r>
      </w:del>
      <w:ins w:id="497"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194CAB" w:rsidRPr="009F769B">
        <w:rPr>
          <w:rFonts w:ascii="Times New Roman" w:eastAsiaTheme="minorEastAsia" w:hAnsi="Times New Roman" w:cs="Times New Roman"/>
        </w:rPr>
        <w:t>not</w:t>
      </w:r>
      <w:ins w:id="498" w:author="O'Sullivan, Ronan James" w:date="2023-07-04T16:08:00Z">
        <w:r w:rsidR="00704EEE">
          <w:rPr>
            <w:rFonts w:ascii="Times New Roman" w:eastAsiaTheme="minorEastAsia" w:hAnsi="Times New Roman" w:cs="Times New Roman"/>
          </w:rPr>
          <w:t xml:space="preserve"> allowed to</w:t>
        </w:r>
      </w:ins>
      <w:r w:rsidR="00194CAB" w:rsidRPr="009F769B">
        <w:rPr>
          <w:rFonts w:ascii="Times New Roman" w:eastAsiaTheme="minorEastAsia" w:hAnsi="Times New Roman" w:cs="Times New Roman"/>
        </w:rPr>
        <w:t xml:space="preserve"> vary over time in each case</w:t>
      </w:r>
      <w:del w:id="499" w:author="O'Sullivan, Ronan James" w:date="2023-07-04T16:08:00Z">
        <w:r w:rsidR="00194CAB" w:rsidRPr="009F769B" w:rsidDel="00704EEE">
          <w:rPr>
            <w:rFonts w:ascii="Times New Roman" w:eastAsiaTheme="minorEastAsia" w:hAnsi="Times New Roman" w:cs="Times New Roman"/>
          </w:rPr>
          <w:delText>, for simplicity</w:delText>
        </w:r>
      </w:del>
      <w:r w:rsidR="00194CAB" w:rsidRPr="009F769B">
        <w:rPr>
          <w:rFonts w:ascii="Times New Roman" w:eastAsiaTheme="minorEastAsia" w:hAnsi="Times New Roman" w:cs="Times New Roman"/>
        </w:rPr>
        <w:t>.</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1A8349D" w:rsidR="00FB076B" w:rsidRDefault="00940BDD" w:rsidP="006D081A">
      <w:pPr>
        <w:spacing w:line="480" w:lineRule="auto"/>
        <w:jc w:val="both"/>
        <w:rPr>
          <w:ins w:id="500"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del w:id="501" w:author="O'Sullivan, Ronan James" w:date="2023-07-04T16:08:00Z">
        <w:r w:rsidR="006963C6" w:rsidRPr="009F769B" w:rsidDel="00704EEE">
          <w:rPr>
            <w:rFonts w:ascii="Times New Roman" w:eastAsiaTheme="minorEastAsia" w:hAnsi="Times New Roman" w:cs="Times New Roman"/>
          </w:rPr>
          <w:delText>“</w:delText>
        </w:r>
      </w:del>
      <w:r w:rsidR="00842AC7" w:rsidRPr="009F769B">
        <w:rPr>
          <w:rFonts w:ascii="Times New Roman" w:eastAsiaTheme="minorEastAsia" w:hAnsi="Times New Roman" w:cs="Times New Roman"/>
        </w:rPr>
        <w:t>reproductive excess</w:t>
      </w:r>
      <w:del w:id="502" w:author="O'Sullivan, Ronan James" w:date="2023-07-04T16:08:00Z">
        <w:r w:rsidR="006963C6" w:rsidRPr="009F769B" w:rsidDel="00704EEE">
          <w:rPr>
            <w:rFonts w:ascii="Times New Roman" w:eastAsiaTheme="minorEastAsia" w:hAnsi="Times New Roman" w:cs="Times New Roman"/>
          </w:rPr>
          <w:delText>”</w:delText>
        </w:r>
      </w:del>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del w:id="503" w:author="O'Sullivan, Ronan James" w:date="2023-07-04T16:08:00Z">
        <w:r w:rsidR="00A72255" w:rsidDel="00704EEE">
          <w:rPr>
            <w:rFonts w:ascii="Times New Roman" w:eastAsiaTheme="minorEastAsia" w:hAnsi="Times New Roman" w:cs="Times New Roman"/>
          </w:rPr>
          <w:delText>is</w:delText>
        </w:r>
        <w:r w:rsidR="00BD4667" w:rsidRPr="009F769B" w:rsidDel="00704EEE">
          <w:rPr>
            <w:rFonts w:ascii="Times New Roman" w:eastAsiaTheme="minorEastAsia" w:hAnsi="Times New Roman" w:cs="Times New Roman"/>
          </w:rPr>
          <w:delText xml:space="preserve"> </w:delText>
        </w:r>
      </w:del>
      <w:ins w:id="504"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ins w:id="505" w:author="O'Sullivan, Ronan James" w:date="2023-07-04T16:08:00Z">
        <w:r w:rsidR="00704EEE">
          <w:rPr>
            <w:rFonts w:ascii="Times New Roman" w:eastAsiaTheme="minorEastAsia" w:hAnsi="Times New Roman" w:cs="Times New Roman"/>
          </w:rPr>
          <w:t xml:space="preserve">. This was </w:t>
        </w:r>
      </w:ins>
      <w:del w:id="506" w:author="O'Sullivan, Ronan James" w:date="2023-07-04T16:08:00Z">
        <w:r w:rsidR="000573E0" w:rsidDel="00704EEE">
          <w:rPr>
            <w:rFonts w:ascii="Times New Roman" w:eastAsiaTheme="minorEastAsia" w:hAnsi="Times New Roman" w:cs="Times New Roman"/>
          </w:rPr>
          <w:delText xml:space="preserve">, </w:delText>
        </w:r>
      </w:del>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del w:id="507" w:author="O'Sullivan, Ronan James" w:date="2023-07-04T16:09:00Z">
        <w:r w:rsidR="00A72255" w:rsidDel="00704EEE">
          <w:rPr>
            <w:rFonts w:ascii="Times New Roman" w:eastAsiaTheme="minorEastAsia" w:hAnsi="Times New Roman" w:cs="Times New Roman"/>
            <w:iCs/>
          </w:rPr>
          <w:delText>a</w:delText>
        </w:r>
        <w:r w:rsidR="00BD4667" w:rsidRPr="009F769B" w:rsidDel="00704EEE">
          <w:rPr>
            <w:rFonts w:ascii="Times New Roman" w:eastAsiaTheme="minorEastAsia" w:hAnsi="Times New Roman" w:cs="Times New Roman"/>
            <w:iCs/>
          </w:rPr>
          <w:delText xml:space="preserve">re </w:delText>
        </w:r>
      </w:del>
      <w:ins w:id="508"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509"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509"/>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ins w:id="510" w:author="O'Sullivan, Ronan James" w:date="2023-07-04T16:09:00Z">
        <w:r w:rsidR="00704EEE">
          <w:rPr>
            <w:rFonts w:ascii="Times New Roman" w:eastAsiaTheme="minorEastAsia" w:hAnsi="Times New Roman" w:cs="Times New Roman"/>
            <w:iCs/>
          </w:rPr>
          <w:t>ed</w:t>
        </w:r>
      </w:ins>
      <w:del w:id="511" w:author="O'Sullivan, Ronan James" w:date="2023-07-04T16:09:00Z">
        <w:r w:rsidR="006963C6" w:rsidRPr="009F769B" w:rsidDel="00704EEE">
          <w:rPr>
            <w:rFonts w:ascii="Times New Roman" w:eastAsiaTheme="minorEastAsia" w:hAnsi="Times New Roman" w:cs="Times New Roman"/>
            <w:iCs/>
          </w:rPr>
          <w:delText>s</w:delText>
        </w:r>
      </w:del>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del w:id="512" w:author="O'Sullivan, Ronan James" w:date="2023-07-04T16:09:00Z">
        <w:r w:rsidR="006963C6" w:rsidRPr="009F769B" w:rsidDel="00704EEE">
          <w:rPr>
            <w:rFonts w:ascii="Times New Roman" w:eastAsiaTheme="minorEastAsia" w:hAnsi="Times New Roman" w:cs="Times New Roman"/>
            <w:iCs/>
          </w:rPr>
          <w:delText xml:space="preserve">is </w:delText>
        </w:r>
      </w:del>
      <w:ins w:id="513"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del w:id="514" w:author="O'Sullivan, Ronan James" w:date="2023-07-04T16:09:00Z">
        <w:r w:rsidR="00FB076B" w:rsidRPr="009F769B" w:rsidDel="00704EEE">
          <w:rPr>
            <w:rFonts w:ascii="Times New Roman" w:eastAsiaTheme="minorEastAsia" w:hAnsi="Times New Roman" w:cs="Times New Roman"/>
            <w:iCs/>
          </w:rPr>
          <w:delText xml:space="preserve">is </w:delText>
        </w:r>
      </w:del>
      <w:ins w:id="515"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del w:id="516" w:author="O'Sullivan, Ronan James" w:date="2023-07-04T16:09:00Z">
        <w:r w:rsidR="006963C6" w:rsidRPr="009F769B" w:rsidDel="00704EEE">
          <w:rPr>
            <w:rFonts w:ascii="Times New Roman" w:eastAsiaTheme="minorEastAsia" w:hAnsi="Times New Roman" w:cs="Times New Roman"/>
            <w:iCs/>
          </w:rPr>
          <w:delText xml:space="preserve">are </w:delText>
        </w:r>
      </w:del>
      <w:ins w:id="517"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ins w:id="518" w:author="O'Sullivan, Ronan James" w:date="2023-07-04T16:10:00Z">
        <w:r w:rsidR="00704EEE">
          <w:rPr>
            <w:rFonts w:ascii="Times New Roman" w:eastAsiaTheme="minorEastAsia" w:hAnsi="Times New Roman" w:cs="Times New Roman"/>
          </w:rPr>
          <w:t>d</w:t>
        </w:r>
      </w:ins>
      <w:del w:id="519" w:author="O'Sullivan, Ronan James" w:date="2023-07-04T16:10:00Z">
        <w:r w:rsidR="00E04A77" w:rsidRPr="009F769B" w:rsidDel="00704EEE">
          <w:rPr>
            <w:rFonts w:ascii="Times New Roman" w:eastAsiaTheme="minorEastAsia" w:hAnsi="Times New Roman" w:cs="Times New Roman"/>
          </w:rPr>
          <w:delText>s</w:delText>
        </w:r>
      </w:del>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481F6EF1" w:rsidR="001C0FF7" w:rsidRDefault="00B96D2A" w:rsidP="006D081A">
      <w:pPr>
        <w:spacing w:line="480" w:lineRule="auto"/>
        <w:jc w:val="both"/>
        <w:rPr>
          <w:ins w:id="520" w:author="O'Sullivan, Ronan James" w:date="2023-07-04T16:12:00Z"/>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del w:id="521" w:author="O'Sullivan, Ronan James" w:date="2023-07-04T16:11:00Z">
        <w:r w:rsidR="00A72255" w:rsidDel="00E857CC">
          <w:rPr>
            <w:rFonts w:ascii="Times New Roman" w:eastAsiaTheme="minorEastAsia" w:hAnsi="Times New Roman" w:cs="Times New Roman"/>
            <w:iCs/>
          </w:rPr>
          <w:delText>i</w:delText>
        </w:r>
        <w:r w:rsidR="00D96B49" w:rsidRPr="009F769B" w:rsidDel="00E857CC">
          <w:rPr>
            <w:rFonts w:ascii="Times New Roman" w:eastAsiaTheme="minorEastAsia" w:hAnsi="Times New Roman" w:cs="Times New Roman"/>
            <w:iCs/>
          </w:rPr>
          <w:delText xml:space="preserve">s </w:delText>
        </w:r>
      </w:del>
      <w:ins w:id="522" w:author="O'Sullivan, Ronan James" w:date="2023-07-04T16:11:00Z">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ins>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 xml:space="preserve">at its reference value </w:t>
      </w:r>
      <w:r w:rsidR="00586D3C" w:rsidRPr="009F769B">
        <w:rPr>
          <w:rFonts w:ascii="Times New Roman" w:eastAsiaTheme="minorEastAsia" w:hAnsi="Times New Roman" w:cs="Times New Roman"/>
          <w:iCs/>
        </w:rPr>
        <w:lastRenderedPageBreak/>
        <w:t>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23" w:name="_Hlk138243876"/>
      <m:oMath>
        <m:r>
          <w:rPr>
            <w:rFonts w:ascii="Cambria Math" w:eastAsiaTheme="minorEastAsia" w:hAnsi="Cambria Math" w:cs="Times New Roman"/>
          </w:rPr>
          <m:t>θ=0</m:t>
        </m:r>
      </m:oMath>
      <w:bookmarkEnd w:id="523"/>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del w:id="524" w:author="O'Sullivan, Ronan James" w:date="2023-07-04T16:11:00Z">
        <w:r w:rsidR="00344C8F" w:rsidRPr="009F769B" w:rsidDel="00E857CC">
          <w:rPr>
            <w:rFonts w:ascii="Times New Roman" w:eastAsiaTheme="minorEastAsia" w:hAnsi="Times New Roman" w:cs="Times New Roman"/>
          </w:rPr>
          <w:delText>will</w:delText>
        </w:r>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initially decline</w:t>
      </w:r>
      <w:ins w:id="525" w:author="O'Sullivan, Ronan James" w:date="2023-07-04T16:11:00Z">
        <w:r w:rsidR="00E857CC">
          <w:rPr>
            <w:rFonts w:ascii="Times New Roman" w:eastAsiaTheme="minorEastAsia" w:hAnsi="Times New Roman" w:cs="Times New Roman"/>
          </w:rPr>
          <w:t>d</w:t>
        </w:r>
      </w:ins>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ins w:id="526" w:author="O'Sullivan, Ronan James" w:date="2023-07-04T16:11:00Z">
        <w:r w:rsidR="00E857CC">
          <w:rPr>
            <w:rFonts w:ascii="Times New Roman" w:eastAsiaTheme="minorEastAsia" w:hAnsi="Times New Roman" w:cs="Times New Roman"/>
          </w:rPr>
          <w:t xml:space="preserve">ed </w:t>
        </w:r>
      </w:ins>
      <w:del w:id="527" w:author="O'Sullivan, Ronan James" w:date="2023-07-04T16:11:00Z">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del w:id="528" w:author="O'Sullivan, Ronan James" w:date="2023-07-04T16:11:00Z">
        <w:r w:rsidR="00F8204B" w:rsidRPr="009F769B" w:rsidDel="00E857CC">
          <w:rPr>
            <w:rFonts w:ascii="Times New Roman" w:eastAsiaTheme="minorEastAsia" w:hAnsi="Times New Roman" w:cs="Times New Roman"/>
            <w:iCs/>
          </w:rPr>
          <w:delText>s</w:delText>
        </w:r>
      </w:del>
      <w:ins w:id="529" w:author="O'Sullivan, Ronan James" w:date="2023-07-04T16:11:00Z">
        <w:r w:rsidR="00E857CC">
          <w:rPr>
            <w:rFonts w:ascii="Times New Roman" w:eastAsiaTheme="minorEastAsia" w:hAnsi="Times New Roman" w:cs="Times New Roman"/>
            <w:iCs/>
          </w:rPr>
          <w:t>d</w:t>
        </w:r>
      </w:ins>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del w:id="530" w:author="O'Sullivan, Ronan James" w:date="2023-07-04T16:12:00Z">
        <w:r w:rsidR="00B85109" w:rsidRPr="009F769B" w:rsidDel="00E857CC">
          <w:rPr>
            <w:rFonts w:ascii="Times New Roman" w:eastAsiaTheme="minorEastAsia" w:hAnsi="Times New Roman" w:cs="Times New Roman"/>
            <w:iCs/>
          </w:rPr>
          <w:delText xml:space="preserve">everyone </w:delText>
        </w:r>
      </w:del>
      <w:ins w:id="531" w:author="O'Sullivan, Ronan James" w:date="2023-07-04T16:12:00Z">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ins>
      <w:r w:rsidR="00B85109" w:rsidRPr="009F769B">
        <w:rPr>
          <w:rFonts w:ascii="Times New Roman" w:eastAsiaTheme="minorEastAsia" w:hAnsi="Times New Roman" w:cs="Times New Roman"/>
          <w:iCs/>
        </w:rPr>
        <w:t xml:space="preserve">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ins w:id="532" w:author="O'Sullivan, Ronan James" w:date="2023-07-04T16:12:00Z">
        <w:r w:rsidR="00E857CC">
          <w:rPr>
            <w:rFonts w:ascii="Times New Roman" w:eastAsiaTheme="minorEastAsia" w:hAnsi="Times New Roman" w:cs="Times New Roman"/>
            <w:iCs/>
          </w:rPr>
          <w:t xml:space="preserve"> is</w:t>
        </w:r>
      </w:ins>
      <w:r w:rsidR="00B85109" w:rsidRPr="009F769B">
        <w:rPr>
          <w:rFonts w:ascii="Times New Roman" w:eastAsiaTheme="minorEastAsia" w:hAnsi="Times New Roman" w:cs="Times New Roman"/>
          <w:iCs/>
        </w:rPr>
        <w:t xml:space="preserve"> </w:t>
      </w:r>
      <w:del w:id="533" w:author="O'Sullivan, Ronan James" w:date="2023-07-04T16:12:00Z">
        <w:r w:rsidR="00344C8F" w:rsidRPr="009F769B" w:rsidDel="00E857CC">
          <w:rPr>
            <w:rFonts w:ascii="Times New Roman" w:eastAsiaTheme="minorEastAsia" w:hAnsi="Times New Roman" w:cs="Times New Roman"/>
            <w:iCs/>
          </w:rPr>
          <w:delText>will kick back in</w:delText>
        </w:r>
      </w:del>
      <w:ins w:id="534" w:author="O'Sullivan, Ronan James" w:date="2023-07-04T16:12:00Z">
        <w:r w:rsidR="00E857CC">
          <w:rPr>
            <w:rFonts w:ascii="Times New Roman" w:eastAsiaTheme="minorEastAsia" w:hAnsi="Times New Roman" w:cs="Times New Roman"/>
            <w:iCs/>
          </w:rPr>
          <w:t>once again manifested</w:t>
        </w:r>
      </w:ins>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ins w:id="535" w:author="O'Sullivan, Ronan James" w:date="2023-07-04T16:12:00Z"/>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7598CEB8" w:rsidR="0030333D" w:rsidRPr="009F769B" w:rsidRDefault="00A2561A" w:rsidP="006D081A">
      <w:pPr>
        <w:spacing w:line="480" w:lineRule="auto"/>
        <w:jc w:val="both"/>
        <w:rPr>
          <w:rFonts w:ascii="Times New Roman" w:hAnsi="Times New Roman" w:cs="Times New Roman"/>
          <w:b/>
          <w:bCs/>
        </w:rPr>
      </w:pPr>
      <w:del w:id="536" w:author="O'Sullivan, Ronan James" w:date="2023-07-04T16:13:00Z">
        <w:r w:rsidRPr="009F769B" w:rsidDel="00E857CC">
          <w:rPr>
            <w:rFonts w:ascii="Times New Roman" w:hAnsi="Times New Roman" w:cs="Times New Roman"/>
            <w:b/>
            <w:bCs/>
          </w:rPr>
          <w:delText>One-off</w:delText>
        </w:r>
      </w:del>
      <w:ins w:id="537" w:author="O'Sullivan, Ronan James" w:date="2023-07-04T16:13:00Z">
        <w:r w:rsidR="00E857CC">
          <w:rPr>
            <w:rFonts w:ascii="Times New Roman" w:hAnsi="Times New Roman" w:cs="Times New Roman"/>
            <w:b/>
            <w:bCs/>
          </w:rPr>
          <w:t>Acute</w:t>
        </w:r>
      </w:ins>
      <w:r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9E69BE6" w:rsidR="005C456E" w:rsidRPr="009F769B" w:rsidRDefault="005C456E" w:rsidP="006D081A">
      <w:pPr>
        <w:spacing w:line="480" w:lineRule="auto"/>
        <w:jc w:val="both"/>
        <w:rPr>
          <w:rFonts w:ascii="Times New Roman" w:eastAsiaTheme="minorEastAsia" w:hAnsi="Times New Roman" w:cs="Times New Roman"/>
          <w:i/>
          <w:iCs/>
        </w:rPr>
      </w:pPr>
      <w:del w:id="538" w:author="O'Sullivan, Ronan James" w:date="2023-07-04T16:13:00Z">
        <w:r w:rsidRPr="009F769B" w:rsidDel="00E857CC">
          <w:rPr>
            <w:rFonts w:ascii="Times New Roman" w:eastAsiaTheme="minorEastAsia" w:hAnsi="Times New Roman" w:cs="Times New Roman"/>
            <w:i/>
            <w:iCs/>
          </w:rPr>
          <w:delText>One-off</w:delText>
        </w:r>
      </w:del>
      <w:ins w:id="539" w:author="O'Sullivan, Ronan James" w:date="2023-07-04T16:13: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1:</w:t>
      </w:r>
    </w:p>
    <w:p w14:paraId="7F21C59D" w14:textId="594B46A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540"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541"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542"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543"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w:t>
      </w:r>
      <w:del w:id="544" w:author="O'Sullivan, Ronan James" w:date="2023-07-04T16:14:00Z">
        <w:r w:rsidRPr="009F769B" w:rsidDel="00E857CC">
          <w:rPr>
            <w:rFonts w:ascii="Times New Roman" w:eastAsiaTheme="minorEastAsia" w:hAnsi="Times New Roman" w:cs="Times New Roman"/>
            <w:iCs/>
          </w:rPr>
          <w:delText xml:space="preserve"> absent any intrusion</w:delText>
        </w:r>
      </w:del>
      <w:r w:rsidRPr="009F769B">
        <w:rPr>
          <w:rFonts w:ascii="Times New Roman" w:eastAsiaTheme="minorEastAsia" w:hAnsi="Times New Roman" w:cs="Times New Roman"/>
          <w:iCs/>
        </w:rPr>
        <w:t xml:space="preserve">,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ins w:id="545" w:author="O'Sullivan, Ronan James" w:date="2023-07-04T16:14:00Z">
        <w:r w:rsidR="00E857CC">
          <w:rPr>
            <w:rFonts w:ascii="Times New Roman" w:eastAsiaTheme="minorEastAsia" w:hAnsi="Times New Roman" w:cs="Times New Roman"/>
          </w:rPr>
          <w:t xml:space="preserve">n acute </w:t>
        </w:r>
      </w:ins>
      <w:del w:id="546" w:author="O'Sullivan, Ronan James" w:date="2023-07-04T16:14:00Z">
        <w:r w:rsidRPr="009F769B" w:rsidDel="00E857CC">
          <w:rPr>
            <w:rFonts w:ascii="Times New Roman" w:eastAsiaTheme="minorEastAsia" w:hAnsi="Times New Roman" w:cs="Times New Roman"/>
          </w:rPr>
          <w:delText xml:space="preserve"> one-off </w:delText>
        </w:r>
      </w:del>
      <w:r w:rsidRPr="009F769B">
        <w:rPr>
          <w:rFonts w:ascii="Times New Roman" w:eastAsiaTheme="minorEastAsia" w:hAnsi="Times New Roman" w:cs="Times New Roman"/>
        </w:rPr>
        <w:t>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del w:id="547" w:author="O'Sullivan, Ronan James" w:date="2023-07-04T16:15:00Z">
        <w:r w:rsidR="00DD7E3A" w:rsidDel="00E857CC">
          <w:rPr>
            <w:rFonts w:ascii="Times New Roman" w:eastAsiaTheme="minorEastAsia" w:hAnsi="Times New Roman" w:cs="Times New Roman"/>
          </w:rPr>
          <w:delText>born</w:delText>
        </w:r>
      </w:del>
      <w:ins w:id="548" w:author="O'Sullivan, Ronan James" w:date="2023-07-04T16:15:00Z">
        <w:r w:rsidR="00E857CC">
          <w:rPr>
            <w:rFonts w:ascii="Times New Roman" w:eastAsiaTheme="minorEastAsia" w:hAnsi="Times New Roman" w:cs="Times New Roman"/>
          </w:rPr>
          <w:t>bred</w:t>
        </w:r>
      </w:ins>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ins w:id="549"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w:t>
      </w:r>
      <w:r w:rsidR="00111682" w:rsidRPr="009F769B">
        <w:rPr>
          <w:rFonts w:ascii="Times New Roman" w:eastAsiaTheme="minorEastAsia" w:hAnsi="Times New Roman" w:cs="Times New Roman"/>
        </w:rPr>
        <w:lastRenderedPageBreak/>
        <w:t xml:space="preserve">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550"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550"/>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738198C0" w:rsidR="005C456E" w:rsidRPr="009F769B" w:rsidRDefault="005C456E" w:rsidP="006D081A">
      <w:pPr>
        <w:spacing w:line="480" w:lineRule="auto"/>
        <w:jc w:val="both"/>
        <w:rPr>
          <w:rFonts w:ascii="Times New Roman" w:eastAsiaTheme="minorEastAsia" w:hAnsi="Times New Roman" w:cs="Times New Roman"/>
          <w:i/>
          <w:iCs/>
        </w:rPr>
      </w:pPr>
      <w:del w:id="551" w:author="O'Sullivan, Ronan James" w:date="2023-07-04T16:16:00Z">
        <w:r w:rsidRPr="009F769B" w:rsidDel="00E857CC">
          <w:rPr>
            <w:rFonts w:ascii="Times New Roman" w:eastAsiaTheme="minorEastAsia" w:hAnsi="Times New Roman" w:cs="Times New Roman"/>
            <w:i/>
            <w:iCs/>
          </w:rPr>
          <w:delText>One-off</w:delText>
        </w:r>
      </w:del>
      <w:ins w:id="552" w:author="O'Sullivan, Ronan James" w:date="2023-07-04T16:16: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2:</w:t>
      </w:r>
    </w:p>
    <w:p w14:paraId="3750BC11" w14:textId="1070E556"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del w:id="553" w:author="O'Sullivan, Ronan James" w:date="2023-07-04T16:17:00Z">
        <w:r w:rsidR="00795C29" w:rsidRPr="009F769B" w:rsidDel="00E857CC">
          <w:rPr>
            <w:rFonts w:ascii="Times New Roman" w:eastAsiaTheme="minorEastAsia" w:hAnsi="Times New Roman" w:cs="Times New Roman"/>
            <w:i/>
            <w:iCs/>
          </w:rPr>
          <w:delText>one-off</w:delText>
        </w:r>
      </w:del>
      <w:ins w:id="554" w:author="O'Sullivan, Ronan James" w:date="2023-07-04T16:17:00Z">
        <w:r w:rsidR="00E857CC">
          <w:rPr>
            <w:rFonts w:ascii="Times New Roman" w:eastAsiaTheme="minorEastAsia" w:hAnsi="Times New Roman" w:cs="Times New Roman"/>
            <w:i/>
            <w:iCs/>
          </w:rPr>
          <w:t>Acute</w:t>
        </w:r>
      </w:ins>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12813198" w:rsidR="0087442E" w:rsidRDefault="0087442E" w:rsidP="006D081A">
      <w:pPr>
        <w:spacing w:line="480" w:lineRule="auto"/>
        <w:jc w:val="both"/>
        <w:rPr>
          <w:ins w:id="555" w:author="O'Sullivan, Ronan James" w:date="2023-07-04T16:17:00Z"/>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ins w:id="556" w:author="O'Sullivan, Ronan James" w:date="2023-07-04T16:18:00Z">
        <w:r w:rsidR="00E857CC">
          <w:rPr>
            <w:rFonts w:ascii="Times New Roman" w:eastAsiaTheme="minorEastAsia" w:hAnsi="Times New Roman" w:cs="Times New Roman"/>
          </w:rPr>
          <w:t>:</w:t>
        </w:r>
      </w:ins>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In all three cases, a moderate level of one-off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621410AD" w:rsidR="00591057" w:rsidRPr="009F769B" w:rsidRDefault="00591057" w:rsidP="006D081A">
      <w:pPr>
        <w:spacing w:line="480" w:lineRule="auto"/>
        <w:jc w:val="both"/>
        <w:rPr>
          <w:rFonts w:ascii="Times New Roman" w:hAnsi="Times New Roman" w:cs="Times New Roman"/>
          <w:b/>
          <w:bCs/>
        </w:rPr>
      </w:pPr>
      <w:del w:id="557" w:author="O'Sullivan, Ronan James" w:date="2023-07-04T16:19:00Z">
        <w:r w:rsidRPr="009F769B" w:rsidDel="001E0FD2">
          <w:rPr>
            <w:rFonts w:ascii="Times New Roman" w:hAnsi="Times New Roman" w:cs="Times New Roman"/>
            <w:b/>
            <w:bCs/>
          </w:rPr>
          <w:lastRenderedPageBreak/>
          <w:delText xml:space="preserve">Continuous </w:delText>
        </w:r>
      </w:del>
      <w:ins w:id="558" w:author="O'Sullivan, Ronan James" w:date="2023-07-04T16:19:00Z">
        <w:r w:rsidR="001E0FD2">
          <w:rPr>
            <w:rFonts w:ascii="Times New Roman" w:hAnsi="Times New Roman" w:cs="Times New Roman"/>
            <w:b/>
            <w:bCs/>
          </w:rPr>
          <w:t>Chronic</w:t>
        </w:r>
        <w:r w:rsidR="001E0FD2" w:rsidRPr="009F769B">
          <w:rPr>
            <w:rFonts w:ascii="Times New Roman" w:hAnsi="Times New Roman" w:cs="Times New Roman"/>
            <w:b/>
            <w:bCs/>
          </w:rPr>
          <w:t xml:space="preserve"> </w:t>
        </w:r>
      </w:ins>
      <w:r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3F950A6" w:rsidR="0030333D" w:rsidRPr="009F769B" w:rsidRDefault="00C15A30" w:rsidP="006D081A">
      <w:pPr>
        <w:spacing w:line="480" w:lineRule="auto"/>
        <w:jc w:val="both"/>
        <w:rPr>
          <w:rFonts w:ascii="Times New Roman" w:hAnsi="Times New Roman" w:cs="Times New Roman"/>
          <w:i/>
          <w:iCs/>
        </w:rPr>
      </w:pPr>
      <w:del w:id="559" w:author="O'Sullivan, Ronan James" w:date="2023-07-04T16:19:00Z">
        <w:r w:rsidRPr="009F769B" w:rsidDel="001E0FD2">
          <w:rPr>
            <w:rFonts w:ascii="Times New Roman" w:hAnsi="Times New Roman" w:cs="Times New Roman"/>
            <w:i/>
            <w:iCs/>
          </w:rPr>
          <w:delText xml:space="preserve">Continuous </w:delText>
        </w:r>
      </w:del>
      <w:ins w:id="560" w:author="O'Sullivan, Ronan James" w:date="2023-07-04T16:19:00Z">
        <w:r w:rsidR="001E0FD2">
          <w:rPr>
            <w:rFonts w:ascii="Times New Roman" w:hAnsi="Times New Roman" w:cs="Times New Roman"/>
            <w:i/>
            <w:iCs/>
          </w:rPr>
          <w:t>Chronic</w:t>
        </w:r>
        <w:r w:rsidR="001E0FD2" w:rsidRPr="009F769B">
          <w:rPr>
            <w:rFonts w:ascii="Times New Roman" w:hAnsi="Times New Roman" w:cs="Times New Roman"/>
            <w:i/>
            <w:iCs/>
          </w:rPr>
          <w:t xml:space="preserve"> </w:t>
        </w:r>
      </w:ins>
      <w:r w:rsidRPr="009F769B">
        <w:rPr>
          <w:rFonts w:ascii="Times New Roman" w:hAnsi="Times New Roman" w:cs="Times New Roman"/>
          <w:i/>
          <w:iCs/>
        </w:rPr>
        <w:t>intrusion simulations set 1:</w:t>
      </w:r>
    </w:p>
    <w:p w14:paraId="7EE1F74B" w14:textId="39C07817" w:rsidR="00722B0E" w:rsidRDefault="00C15A30" w:rsidP="006D081A">
      <w:pPr>
        <w:spacing w:line="480" w:lineRule="auto"/>
        <w:jc w:val="both"/>
        <w:rPr>
          <w:ins w:id="561" w:author="O'Sullivan, Ronan James" w:date="2023-07-04T16:21:00Z"/>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del w:id="562" w:author="O'Sullivan, Ronan James" w:date="2023-07-04T16:19:00Z">
        <w:r w:rsidR="000A42E6" w:rsidRPr="009F769B" w:rsidDel="001E0FD2">
          <w:rPr>
            <w:rFonts w:ascii="Times New Roman" w:hAnsi="Times New Roman" w:cs="Times New Roman"/>
          </w:rPr>
          <w:delText xml:space="preserve">continuous </w:delText>
        </w:r>
      </w:del>
      <w:ins w:id="563" w:author="O'Sullivan, Ronan James" w:date="2023-07-04T16:19:00Z">
        <w:r w:rsidR="001E0FD2">
          <w:rPr>
            <w:rFonts w:ascii="Times New Roman" w:hAnsi="Times New Roman" w:cs="Times New Roman"/>
          </w:rPr>
          <w:t>chronic</w:t>
        </w:r>
        <w:r w:rsidR="001E0FD2" w:rsidRPr="009F769B">
          <w:rPr>
            <w:rFonts w:ascii="Times New Roman" w:hAnsi="Times New Roman" w:cs="Times New Roman"/>
          </w:rPr>
          <w:t xml:space="preserve"> </w:t>
        </w:r>
      </w:ins>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ins w:id="564" w:author="O'Sullivan, Ronan James" w:date="2023-07-04T16:20:00Z">
        <w:r w:rsidR="001E0FD2">
          <w:rPr>
            <w:rFonts w:ascii="Times New Roman" w:eastAsiaTheme="minorEastAsia" w:hAnsi="Times New Roman" w:cs="Times New Roman"/>
          </w:rPr>
          <w:t>acute</w:t>
        </w:r>
      </w:ins>
      <w:del w:id="565" w:author="O'Sullivan, Ronan James" w:date="2023-07-04T16:20:00Z">
        <w:r w:rsidR="00AE6F4A" w:rsidRPr="009F769B" w:rsidDel="001E0FD2">
          <w:rPr>
            <w:rFonts w:ascii="Times New Roman" w:eastAsiaTheme="minorEastAsia" w:hAnsi="Times New Roman" w:cs="Times New Roman"/>
          </w:rPr>
          <w:delText>one-off</w:delText>
        </w:r>
      </w:del>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As before, the same three levels of relative competitiveness are explored</w:t>
      </w:r>
      <w:del w:id="566" w:author="O'Sullivan, Ronan James" w:date="2023-07-04T16:20:00Z">
        <w:r w:rsidR="001B750D" w:rsidDel="001E0FD2">
          <w:rPr>
            <w:rFonts w:ascii="Times New Roman" w:eastAsiaTheme="minorEastAsia" w:hAnsi="Times New Roman" w:cs="Times New Roman"/>
            <w:iCs/>
          </w:rPr>
          <w:delText>, i.e., intruders competitively inferior, equal, or superior to locals</w:delText>
        </w:r>
      </w:del>
      <w:r w:rsidR="001B750D">
        <w:rPr>
          <w:rFonts w:ascii="Times New Roman" w:eastAsiaTheme="minorEastAsia" w:hAnsi="Times New Roman" w:cs="Times New Roman"/>
          <w:iCs/>
        </w:rPr>
        <w:t xml:space="preserve">.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2676FA23" w:rsidR="00B24350" w:rsidRPr="009F769B" w:rsidRDefault="00F72438" w:rsidP="006D081A">
      <w:pPr>
        <w:spacing w:line="480" w:lineRule="auto"/>
        <w:jc w:val="both"/>
        <w:rPr>
          <w:rFonts w:ascii="Times New Roman" w:hAnsi="Times New Roman" w:cs="Times New Roman"/>
          <w:i/>
          <w:iCs/>
        </w:rPr>
      </w:pPr>
      <w:ins w:id="567" w:author="O'Sullivan, Ronan James" w:date="2023-07-04T16:21:00Z">
        <w:r>
          <w:rPr>
            <w:rFonts w:ascii="Times New Roman" w:hAnsi="Times New Roman" w:cs="Times New Roman"/>
            <w:i/>
            <w:iCs/>
          </w:rPr>
          <w:t>Chronic</w:t>
        </w:r>
        <w:r w:rsidRPr="009F769B">
          <w:rPr>
            <w:rFonts w:ascii="Times New Roman" w:hAnsi="Times New Roman" w:cs="Times New Roman"/>
            <w:i/>
            <w:iCs/>
          </w:rPr>
          <w:t xml:space="preserve"> </w:t>
        </w:r>
      </w:ins>
      <w:del w:id="568" w:author="O'Sullivan, Ronan James" w:date="2023-07-04T16:21:00Z">
        <w:r w:rsidR="00B24350" w:rsidRPr="009F769B" w:rsidDel="00F72438">
          <w:rPr>
            <w:rFonts w:ascii="Times New Roman" w:hAnsi="Times New Roman" w:cs="Times New Roman"/>
            <w:i/>
            <w:iCs/>
          </w:rPr>
          <w:delText xml:space="preserve">Continuous </w:delText>
        </w:r>
      </w:del>
      <w:r w:rsidR="00B24350" w:rsidRPr="009F769B">
        <w:rPr>
          <w:rFonts w:ascii="Times New Roman" w:hAnsi="Times New Roman" w:cs="Times New Roman"/>
          <w:i/>
          <w:iCs/>
        </w:rPr>
        <w:t>intrusion simulations set 2:</w:t>
      </w:r>
    </w:p>
    <w:p w14:paraId="31059546" w14:textId="641CE19E" w:rsidR="00722B0E" w:rsidRDefault="00B24350" w:rsidP="006D081A">
      <w:pPr>
        <w:spacing w:line="480" w:lineRule="auto"/>
        <w:jc w:val="both"/>
        <w:rPr>
          <w:ins w:id="569" w:author="O'Sullivan, Ronan James" w:date="2023-07-04T16:22:00Z"/>
          <w:rFonts w:ascii="Times New Roman" w:eastAsiaTheme="minorEastAsia" w:hAnsi="Times New Roman" w:cs="Times New Roman"/>
        </w:rPr>
      </w:pPr>
      <w:r w:rsidRPr="009F769B">
        <w:rPr>
          <w:rFonts w:ascii="Times New Roman" w:hAnsi="Times New Roman" w:cs="Times New Roman"/>
        </w:rPr>
        <w:t xml:space="preserve">In </w:t>
      </w:r>
      <w:del w:id="570" w:author="O'Sullivan, Ronan James" w:date="2023-07-04T16:21:00Z">
        <w:r w:rsidRPr="009F769B" w:rsidDel="00F72438">
          <w:rPr>
            <w:rFonts w:ascii="Times New Roman" w:hAnsi="Times New Roman" w:cs="Times New Roman"/>
          </w:rPr>
          <w:delText xml:space="preserve">this </w:delText>
        </w:r>
      </w:del>
      <w:ins w:id="571" w:author="O'Sullivan, Ronan James" w:date="2023-07-04T16:21: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second set of </w:t>
      </w:r>
      <w:del w:id="572" w:author="O'Sullivan, Ronan James" w:date="2023-07-04T16:21:00Z">
        <w:r w:rsidRPr="009F769B" w:rsidDel="00F72438">
          <w:rPr>
            <w:rFonts w:ascii="Times New Roman" w:hAnsi="Times New Roman" w:cs="Times New Roman"/>
          </w:rPr>
          <w:delText xml:space="preserve">continuous </w:delText>
        </w:r>
      </w:del>
      <w:ins w:id="573" w:author="O'Sullivan, Ronan James" w:date="2023-07-04T16:21:00Z">
        <w:r w:rsidR="00F72438">
          <w:rPr>
            <w:rFonts w:ascii="Times New Roman" w:hAnsi="Times New Roman" w:cs="Times New Roman"/>
          </w:rPr>
          <w:t>chronic</w:t>
        </w:r>
        <w:r w:rsidR="00F72438" w:rsidRPr="009F769B">
          <w:rPr>
            <w:rFonts w:ascii="Times New Roman" w:hAnsi="Times New Roman" w:cs="Times New Roman"/>
          </w:rPr>
          <w:t xml:space="preserve"> </w:t>
        </w:r>
      </w:ins>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del w:id="574" w:author="O'Sullivan, Ronan James" w:date="2023-07-04T16:22:00Z">
        <w:r w:rsidRPr="009F769B" w:rsidDel="00F72438">
          <w:rPr>
            <w:rFonts w:ascii="Times New Roman" w:eastAsiaTheme="minorEastAsia" w:hAnsi="Times New Roman" w:cs="Times New Roman"/>
          </w:rPr>
          <w:delText xml:space="preserve">, i.e., 100 foreign/domesticated fish intrude each generation, </w:delText>
        </w:r>
        <w:r w:rsidR="00C64F44" w:rsidDel="00F72438">
          <w:rPr>
            <w:rFonts w:ascii="Times New Roman" w:eastAsiaTheme="minorEastAsia" w:hAnsi="Times New Roman" w:cs="Times New Roman"/>
          </w:rPr>
          <w:delText xml:space="preserve">again </w:delText>
        </w:r>
        <w:r w:rsidRPr="009F769B" w:rsidDel="00F72438">
          <w:rPr>
            <w:rFonts w:ascii="Times New Roman" w:eastAsiaTheme="minorEastAsia" w:hAnsi="Times New Roman" w:cs="Times New Roman"/>
          </w:rPr>
          <w:delText xml:space="preserve">starting at </w:delText>
        </w:r>
        <w:r w:rsidR="008E222D" w:rsidRPr="009F769B" w:rsidDel="00F72438">
          <w:rPr>
            <w:rFonts w:ascii="Times New Roman" w:eastAsiaTheme="minorEastAsia" w:hAnsi="Times New Roman" w:cs="Times New Roman"/>
          </w:rPr>
          <w:delText>generation 21</w:delText>
        </w:r>
        <w:r w:rsidRPr="009F769B" w:rsidDel="00F72438">
          <w:rPr>
            <w:rFonts w:ascii="Times New Roman" w:eastAsiaTheme="minorEastAsia" w:hAnsi="Times New Roman" w:cs="Times New Roman"/>
          </w:rPr>
          <w:delText xml:space="preserve">. </w:delText>
        </w:r>
      </w:del>
      <w:ins w:id="575" w:author="O'Sullivan, Ronan James" w:date="2023-07-04T16:22:00Z">
        <w:r w:rsidR="00F72438">
          <w:rPr>
            <w:rFonts w:ascii="Times New Roman" w:eastAsiaTheme="minorEastAsia" w:hAnsi="Times New Roman" w:cs="Times New Roman"/>
          </w:rPr>
          <w:t>.</w:t>
        </w:r>
      </w:ins>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47D6A467" w:rsidR="00355C5F" w:rsidRPr="009F769B" w:rsidRDefault="00355C5F" w:rsidP="006D081A">
      <w:pPr>
        <w:spacing w:line="480" w:lineRule="auto"/>
        <w:jc w:val="both"/>
        <w:rPr>
          <w:rFonts w:ascii="Times New Roman" w:hAnsi="Times New Roman" w:cs="Times New Roman"/>
          <w:i/>
          <w:iCs/>
        </w:rPr>
      </w:pPr>
      <w:del w:id="576" w:author="O'Sullivan, Ronan James" w:date="2023-07-04T16:22:00Z">
        <w:r w:rsidRPr="009F769B" w:rsidDel="00F72438">
          <w:rPr>
            <w:rFonts w:ascii="Times New Roman" w:hAnsi="Times New Roman" w:cs="Times New Roman"/>
            <w:i/>
            <w:iCs/>
          </w:rPr>
          <w:delText xml:space="preserve">Continuous </w:delText>
        </w:r>
      </w:del>
      <w:ins w:id="577" w:author="O'Sullivan, Ronan James" w:date="2023-07-04T16:22:00Z">
        <w:r w:rsidR="00F72438">
          <w:rPr>
            <w:rFonts w:ascii="Times New Roman" w:hAnsi="Times New Roman" w:cs="Times New Roman"/>
            <w:i/>
            <w:iCs/>
          </w:rPr>
          <w:t>Chronic</w:t>
        </w:r>
        <w:r w:rsidR="00F72438" w:rsidRPr="009F769B">
          <w:rPr>
            <w:rFonts w:ascii="Times New Roman" w:hAnsi="Times New Roman" w:cs="Times New Roman"/>
            <w:i/>
            <w:iCs/>
          </w:rPr>
          <w:t xml:space="preserve"> </w:t>
        </w:r>
      </w:ins>
      <w:r w:rsidRPr="009F769B">
        <w:rPr>
          <w:rFonts w:ascii="Times New Roman" w:hAnsi="Times New Roman" w:cs="Times New Roman"/>
          <w:i/>
          <w:iCs/>
        </w:rPr>
        <w:t>intrusion simulations set 3:</w:t>
      </w:r>
    </w:p>
    <w:p w14:paraId="6D1600E6" w14:textId="16E2AD97"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del w:id="578" w:author="O'Sullivan, Ronan James" w:date="2023-07-04T16:22:00Z">
        <w:r w:rsidRPr="009F769B" w:rsidDel="00F72438">
          <w:rPr>
            <w:rFonts w:ascii="Times New Roman" w:hAnsi="Times New Roman" w:cs="Times New Roman"/>
          </w:rPr>
          <w:delText xml:space="preserve">this </w:delText>
        </w:r>
      </w:del>
      <w:ins w:id="579" w:author="O'Sullivan, Ronan James" w:date="2023-07-04T16:22: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del w:id="580" w:author="O'Sullivan, Ronan James" w:date="2023-07-04T16:22:00Z">
        <w:r w:rsidR="00BF03E7" w:rsidDel="00F72438">
          <w:rPr>
            <w:rFonts w:ascii="Times New Roman" w:eastAsiaTheme="minorEastAsia" w:hAnsi="Times New Roman" w:cs="Times New Roman"/>
          </w:rPr>
          <w:delText xml:space="preserve">continuous </w:delText>
        </w:r>
      </w:del>
      <w:ins w:id="581" w:author="O'Sullivan, Ronan James" w:date="2023-07-04T16:22:00Z">
        <w:r w:rsidR="00F72438">
          <w:rPr>
            <w:rFonts w:ascii="Times New Roman" w:eastAsiaTheme="minorEastAsia" w:hAnsi="Times New Roman" w:cs="Times New Roman"/>
          </w:rPr>
          <w:t>chronic</w:t>
        </w:r>
        <w:r w:rsidR="00F72438">
          <w:rPr>
            <w:rFonts w:ascii="Times New Roman" w:eastAsiaTheme="minorEastAsia" w:hAnsi="Times New Roman" w:cs="Times New Roman"/>
          </w:rPr>
          <w:t xml:space="preserve"> </w:t>
        </w:r>
      </w:ins>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del w:id="582" w:author="O'Sullivan, Ronan James" w:date="2023-07-04T16:23:00Z">
        <w:r w:rsidR="00C97A4C" w:rsidRPr="009F769B" w:rsidDel="00F72438">
          <w:rPr>
            <w:rFonts w:ascii="Times New Roman" w:eastAsiaTheme="minorEastAsia" w:hAnsi="Times New Roman" w:cs="Times New Roman"/>
          </w:rPr>
          <w:delText xml:space="preserve">, i.e., 50 foreign/domesticated fish intruded each generation, starting at </w:delText>
        </w:r>
        <w:r w:rsidR="008E222D" w:rsidRPr="009F769B" w:rsidDel="00F72438">
          <w:rPr>
            <w:rFonts w:ascii="Times New Roman" w:eastAsiaTheme="minorEastAsia" w:hAnsi="Times New Roman" w:cs="Times New Roman"/>
          </w:rPr>
          <w:delText>generation 21</w:delText>
        </w:r>
        <w:r w:rsidR="00C97A4C" w:rsidRPr="009F769B" w:rsidDel="00F72438">
          <w:rPr>
            <w:rFonts w:ascii="Times New Roman" w:eastAsiaTheme="minorEastAsia" w:hAnsi="Times New Roman" w:cs="Times New Roman"/>
          </w:rPr>
          <w:delText xml:space="preserve">. </w:delText>
        </w:r>
      </w:del>
      <w:ins w:id="583" w:author="O'Sullivan, Ronan James" w:date="2023-07-04T16:23:00Z">
        <w:r w:rsidR="00F72438">
          <w:rPr>
            <w:rFonts w:ascii="Times New Roman" w:eastAsiaTheme="minorEastAsia" w:hAnsi="Times New Roman" w:cs="Times New Roman"/>
          </w:rPr>
          <w:t xml:space="preserve">. </w:t>
        </w:r>
      </w:ins>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w:ins w:id="584" w:author="O'Sullivan, Ronan James" w:date="2023-07-04T16:23:00Z">
            <w:rPr>
              <w:rFonts w:ascii="Cambria Math" w:eastAsiaTheme="minorEastAsia" w:hAnsi="Cambria Math" w:cs="Times New Roman"/>
            </w:rPr>
            <m:t xml:space="preserve"> </m:t>
          </w:ins>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del w:id="585" w:author="O'Sullivan, Ronan James" w:date="2023-07-04T16:23:00Z">
        <w:r w:rsidR="00BD4087" w:rsidRPr="009F769B" w:rsidDel="00F72438">
          <w:rPr>
            <w:rFonts w:ascii="Times New Roman" w:eastAsiaTheme="minorEastAsia" w:hAnsi="Times New Roman" w:cs="Times New Roman"/>
          </w:rPr>
          <w:delText>As before,</w:delText>
        </w:r>
      </w:del>
      <w:ins w:id="586" w:author="O'Sullivan, Ronan James" w:date="2023-07-04T16:23:00Z">
        <w:r w:rsidR="00F72438">
          <w:rPr>
            <w:rFonts w:ascii="Times New Roman" w:eastAsiaTheme="minorEastAsia" w:hAnsi="Times New Roman" w:cs="Times New Roman"/>
          </w:rPr>
          <w:t>Again,</w:t>
        </w:r>
      </w:ins>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w:t>
      </w:r>
      <w:r w:rsidR="00BD4087" w:rsidRPr="009F769B">
        <w:rPr>
          <w:rFonts w:ascii="Times New Roman" w:eastAsiaTheme="minorEastAsia" w:hAnsi="Times New Roman" w:cs="Times New Roman"/>
        </w:rPr>
        <w:lastRenderedPageBreak/>
        <w:t xml:space="preserve">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ins w:id="587" w:author="O'Sullivan, Ronan James" w:date="2023-07-04T16:24:00Z">
        <w:r w:rsidR="00F72438">
          <w:rPr>
            <w:rFonts w:ascii="Times New Roman" w:eastAsiaTheme="minorEastAsia" w:hAnsi="Times New Roman" w:cs="Times New Roman"/>
          </w:rPr>
          <w:t xml:space="preserve">. </w:t>
        </w:r>
      </w:ins>
      <w:del w:id="588" w:author="O'Sullivan, Ronan James" w:date="2023-07-04T16:24:00Z">
        <w:r w:rsidR="00BD4087" w:rsidRPr="009F769B" w:rsidDel="00F72438">
          <w:rPr>
            <w:rFonts w:ascii="Times New Roman" w:eastAsiaTheme="minorEastAsia" w:hAnsi="Times New Roman" w:cs="Times New Roman"/>
          </w:rPr>
          <w:delText xml:space="preserve"> (</w:delText>
        </w:r>
      </w:del>
      <w:del w:id="589" w:author="O'Sullivan, Ronan James" w:date="2023-07-04T16:23:00Z">
        <w:r w:rsidR="00BD4087" w:rsidRPr="009F769B" w:rsidDel="00F72438">
          <w:rPr>
            <w:rFonts w:ascii="Times New Roman" w:eastAsiaTheme="minorEastAsia" w:hAnsi="Times New Roman" w:cs="Times New Roman"/>
          </w:rPr>
          <w:delText xml:space="preserve">intruders competitively inferior, equal, or superior to locals). </w:delText>
        </w:r>
      </w:del>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610C8C3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crept upwards slightly over time. </w:t>
      </w:r>
      <w:r w:rsidR="00A11D17" w:rsidRPr="009F769B">
        <w:rPr>
          <w:rFonts w:ascii="Times New Roman" w:eastAsiaTheme="minorEastAsia" w:hAnsi="Times New Roman" w:cs="Times New Roman"/>
        </w:rPr>
        <w:t xml:space="preserve">With moderate reproductive excess (green curves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r w:rsidR="004A359D">
        <w:rPr>
          <w:rFonts w:ascii="Times New Roman" w:eastAsiaTheme="minorEastAsia" w:hAnsi="Times New Roman" w:cs="Times New Roman"/>
        </w:rPr>
        <w:t xml:space="preserve"> so no directional selection occurred</w:t>
      </w:r>
      <w:r w:rsidR="009C3C5E" w:rsidRPr="009F769B">
        <w:rPr>
          <w:rFonts w:ascii="Times New Roman" w:eastAsiaTheme="minorEastAsia" w:hAnsi="Times New Roman" w:cs="Times New Roman"/>
        </w:rPr>
        <w:t>.</w:t>
      </w:r>
    </w:p>
    <w:p w14:paraId="542827DF" w14:textId="48ED3B5C"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owing to the erosion of genetic variation. </w:t>
      </w:r>
      <w:r w:rsidR="005E3EF3" w:rsidRPr="009F769B">
        <w:rPr>
          <w:rFonts w:ascii="Times New Roman" w:eastAsiaTheme="minorEastAsia" w:hAnsi="Times New Roman" w:cs="Times New Roman"/>
        </w:rPr>
        <w:t xml:space="preserve">With only 30 loci contributing to each trait, allelic variation will be lost even under pure drift, as loci go to fixation.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i.e., largely drift only) and more rapidly in the moderate and high reproductive excess scenarios (selection + drift)</w:t>
      </w:r>
      <w:r w:rsidR="006234C0" w:rsidRPr="009F769B">
        <w:rPr>
          <w:rFonts w:ascii="Times New Roman" w:eastAsiaTheme="minorEastAsia" w:hAnsi="Times New Roman" w:cs="Times New Roman"/>
          <w:iCs/>
        </w:rPr>
        <w:t xml:space="preserve"> (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w:t>
      </w:r>
      <w:r w:rsidRPr="009F769B">
        <w:rPr>
          <w:rFonts w:ascii="Times New Roman" w:eastAsiaTheme="minorEastAsia" w:hAnsi="Times New Roman" w:cs="Times New Roman"/>
          <w:iCs/>
        </w:rPr>
        <w:lastRenderedPageBreak/>
        <w:t xml:space="preserve">low reproductive excess scenario. </w:t>
      </w:r>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590"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590"/>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19A2A94A" w:rsidR="00D73FF1" w:rsidRPr="009F769B"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so soft selection kicked in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614A93BA" w:rsidR="008D6088" w:rsidRPr="009F769B" w:rsidRDefault="008D6088" w:rsidP="006D081A">
      <w:pPr>
        <w:spacing w:line="480" w:lineRule="auto"/>
        <w:jc w:val="both"/>
        <w:rPr>
          <w:rFonts w:ascii="Times New Roman" w:hAnsi="Times New Roman" w:cs="Times New Roman"/>
          <w:b/>
          <w:bCs/>
        </w:rPr>
      </w:pPr>
      <w:r w:rsidRPr="009F769B">
        <w:rPr>
          <w:rFonts w:ascii="Times New Roman" w:hAnsi="Times New Roman" w:cs="Times New Roman"/>
          <w:b/>
          <w:bCs/>
        </w:rPr>
        <w:t>One-off intrusion scenario</w:t>
      </w:r>
      <w:r w:rsidR="005C15D8" w:rsidRPr="009F769B">
        <w:rPr>
          <w:rFonts w:ascii="Times New Roman" w:hAnsi="Times New Roman" w:cs="Times New Roman"/>
          <w:b/>
          <w:bCs/>
        </w:rPr>
        <w:t>s</w:t>
      </w:r>
    </w:p>
    <w:p w14:paraId="3037D6F7" w14:textId="1E6AC9AD" w:rsidR="00393BDD" w:rsidRPr="009F769B" w:rsidRDefault="00393BDD"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64A22F7D" w14:textId="315E9615"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som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C300AD" w:rsidRPr="009F769B">
        <w:rPr>
          <w:rFonts w:ascii="Times New Roman" w:eastAsiaTheme="minorEastAsia" w:hAnsi="Times New Roman" w:cs="Times New Roman"/>
        </w:rPr>
        <w:t xml:space="preserve">one-off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lastRenderedPageBreak/>
        <w:t xml:space="preserve">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252EBE5C"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the intru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352F3A" w:rsidRPr="009F769B">
        <w:rPr>
          <w:rFonts w:ascii="Times New Roman" w:eastAsiaTheme="minorEastAsia" w:hAnsi="Times New Roman" w:cs="Times New Roman"/>
          <w:iCs/>
        </w:rPr>
        <w:t xml:space="preserve">, such that </w:t>
      </w:r>
      <m:oMath>
        <m:r>
          <w:rPr>
            <w:rFonts w:ascii="Cambria Math" w:hAnsi="Cambria Math" w:cs="Times New Roman"/>
          </w:rPr>
          <m:t>RPS</m:t>
        </m:r>
      </m:oMath>
      <w:r w:rsidR="00352F3A" w:rsidRPr="009F769B">
        <w:rPr>
          <w:rFonts w:ascii="Times New Roman" w:eastAsiaTheme="minorEastAsia" w:hAnsi="Times New Roman" w:cs="Times New Roman"/>
        </w:rPr>
        <w:t xml:space="preserve"> exhibited a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in turn stemmed from the fact that the highly competitive intruders </w:t>
      </w:r>
      <w:r w:rsidR="00A84A03" w:rsidRPr="009F769B">
        <w:rPr>
          <w:rFonts w:ascii="Times New Roman" w:eastAsiaTheme="minorEastAsia" w:hAnsi="Times New Roman" w:cs="Times New Roman"/>
        </w:rPr>
        <w:t xml:space="preserve">(and their hybrid offspring in the generations immediately post-intrusion) </w:t>
      </w:r>
      <w:r w:rsidR="009E2585" w:rsidRPr="009F769B">
        <w:rPr>
          <w:rFonts w:ascii="Times New Roman" w:eastAsiaTheme="minorEastAsia" w:hAnsi="Times New Roman" w:cs="Times New Roman"/>
        </w:rPr>
        <w:t xml:space="preserve">had high spawning success, </w:t>
      </w:r>
      <w:r w:rsidR="00C47A94" w:rsidRPr="009F769B">
        <w:rPr>
          <w:rFonts w:ascii="Times New Roman" w:eastAsiaTheme="minorEastAsia" w:hAnsi="Times New Roman" w:cs="Times New Roman"/>
        </w:rPr>
        <w:t xml:space="preserve">driving 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Evolutionary rescue nonetheless occurred in all three scenarios. </w:t>
      </w:r>
    </w:p>
    <w:p w14:paraId="0FE150E2" w14:textId="77777777" w:rsidR="00961D9A" w:rsidRPr="009F769B" w:rsidRDefault="00961D9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476F3216" w14:textId="679AD4D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one-off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one-off intrusion on </w:t>
      </w:r>
      <w:r w:rsidR="00355DFC" w:rsidRPr="009F769B">
        <w:rPr>
          <w:rFonts w:ascii="Times New Roman" w:eastAsiaTheme="minorEastAsia" w:hAnsi="Times New Roman" w:cs="Times New Roman"/>
          <w:iCs/>
        </w:rPr>
        <w:t>population size</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In contrast, the greater the reproductive excess, the weaker the negative impact of one-off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t>
      </w:r>
      <w:r w:rsidR="00002723" w:rsidRPr="009F769B">
        <w:rPr>
          <w:rFonts w:ascii="Times New Roman" w:eastAsiaTheme="minorEastAsia" w:hAnsi="Times New Roman" w:cs="Times New Roman"/>
        </w:rPr>
        <w:lastRenderedPageBreak/>
        <w:t>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6326E4EF" w:rsidR="00C837C1" w:rsidRPr="009F769B"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4A4A3266" w14:textId="2A02E3FB" w:rsidR="00F325F3" w:rsidRPr="009F769B" w:rsidRDefault="00F325F3" w:rsidP="006D081A">
      <w:pPr>
        <w:spacing w:line="480" w:lineRule="auto"/>
        <w:jc w:val="both"/>
        <w:rPr>
          <w:rFonts w:ascii="Times New Roman" w:hAnsi="Times New Roman" w:cs="Times New Roman"/>
          <w:b/>
          <w:bCs/>
        </w:rPr>
      </w:pPr>
      <w:r w:rsidRPr="009F769B">
        <w:rPr>
          <w:rFonts w:ascii="Times New Roman" w:hAnsi="Times New Roman" w:cs="Times New Roman"/>
          <w:b/>
          <w:bCs/>
        </w:rPr>
        <w:t>Continuous intrusion scenarios</w:t>
      </w:r>
    </w:p>
    <w:p w14:paraId="1B7C4A6C" w14:textId="22DC9FA2" w:rsidR="00F325F3" w:rsidRPr="009F769B" w:rsidRDefault="00F325F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1:</w:t>
      </w:r>
    </w:p>
    <w:p w14:paraId="4E4BBACD" w14:textId="6E558E4F"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continuous 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continual intrusion resulted in the effective “genetic extinction”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bottoming out at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w:t>
      </w:r>
      <w:r w:rsidR="00687081" w:rsidRPr="009F769B">
        <w:rPr>
          <w:rFonts w:ascii="Times New Roman" w:eastAsiaTheme="minorEastAsia" w:hAnsi="Times New Roman" w:cs="Times New Roman"/>
          <w:iCs/>
        </w:rPr>
        <w:lastRenderedPageBreak/>
        <w:t xml:space="preserve">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bottomed out at the reference value of 0, it stayed 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he frequency of the foreign/domesticated allele at the neutral locus increased steadily in this scenario and reached 1.0 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The number of recruits declined to &lt;50 by circa generation 100 (Fig.5E), with the number of spawners bottoming 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C4CD615"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quilibrated at around +10 (Fig.5C, blue curve), reflecting the fact that “gene swamping” again occurred such that the original wild population was effectively replaced genetically by foreign/domesticated alleles (Fig.5D, blue curve). Only around 20-25 recruits were produced each generation (Fig.5E, blue curve), and the number of spawners per generation bottomed out at around 30-40 (Fig.5F, blue curve). </w:t>
      </w:r>
    </w:p>
    <w:p w14:paraId="494FA227" w14:textId="58592D3C"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however, when intruders were competitively inferior to locals. </w:t>
      </w:r>
      <w:r w:rsidR="0074625D" w:rsidRPr="009F769B">
        <w:rPr>
          <w:rFonts w:ascii="Times New Roman" w:eastAsiaTheme="minorEastAsia" w:hAnsi="Times New Roman" w:cs="Times New Roman"/>
          <w:iCs/>
        </w:rPr>
        <w:t>Soft selection each generation filtered out most of the intruders, such that little maladaptation occurred (Fig.5A, red curve)</w:t>
      </w:r>
      <w:r w:rsidR="00E51A34" w:rsidRPr="009F769B">
        <w:rPr>
          <w:rFonts w:ascii="Times New Roman" w:eastAsiaTheme="minorEastAsia" w:hAnsi="Times New Roman" w:cs="Times New Roman"/>
          <w:iCs/>
        </w:rPr>
        <w:t xml:space="preserve"> and hence</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proofErr w:type="gramStart"/>
      <w:r w:rsidR="00F32711" w:rsidRPr="009F769B">
        <w:rPr>
          <w:rFonts w:ascii="Times New Roman" w:eastAsiaTheme="minorEastAsia" w:hAnsi="Times New Roman" w:cs="Times New Roman"/>
          <w:iCs/>
        </w:rPr>
        <w:t>thus</w:t>
      </w:r>
      <w:proofErr w:type="gramEnd"/>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4D43D4D" w:rsidR="00187190" w:rsidRPr="009F769B" w:rsidRDefault="00187190"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2:</w:t>
      </w:r>
    </w:p>
    <w:p w14:paraId="03FBE694" w14:textId="3B6A2113" w:rsidR="00187190" w:rsidRPr="009F769B"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continuous 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intruders competitively equal”</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and “intruders competitively superior” scenarios, complete genetic replacement of locals by the foreign/domesticated type again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w:t>
      </w:r>
      <w:r w:rsidR="005F72C1" w:rsidRPr="009F769B">
        <w:rPr>
          <w:rFonts w:ascii="Times New Roman" w:eastAsiaTheme="minorEastAsia" w:hAnsi="Times New Roman" w:cs="Times New Roman"/>
          <w:iCs/>
        </w:rPr>
        <w:lastRenderedPageBreak/>
        <w:t>introgression of foreign/domesticated alleles occurred even in the “intruders competitively inferior”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hybrid swarm” type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EC79D9" w:rsidRPr="009F769B">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 and “intruders competitively superior” scenarios (Fig.6A, green and blue curves respectively)</w:t>
      </w:r>
      <w:r w:rsidR="00C2323B" w:rsidRPr="009F769B">
        <w:rPr>
          <w:rFonts w:ascii="Times New Roman" w:eastAsiaTheme="minorEastAsia" w:hAnsi="Times New Roman" w:cs="Times New Roman"/>
          <w:iCs/>
        </w:rPr>
        <w:t xml:space="preserve">, and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equilibrated at around 350 (Fig.6F, red curve), which was considerably higher than the </w:t>
      </w:r>
      <w:r w:rsidR="00EC79D9" w:rsidRPr="009F769B">
        <w:rPr>
          <w:rFonts w:ascii="Times New Roman" w:eastAsiaTheme="minorEastAsia" w:hAnsi="Times New Roman" w:cs="Times New Roman"/>
          <w:iCs/>
        </w:rPr>
        <w:t xml:space="preserve">“intruders competitively equal” and “intruders competitively superior” scenarios (Fig.6F, green and blue curves respectively). </w:t>
      </w:r>
    </w:p>
    <w:p w14:paraId="7D0ECB8F" w14:textId="2564D755" w:rsidR="00D549C1" w:rsidRPr="009F769B" w:rsidRDefault="00D549C1"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3:</w:t>
      </w:r>
    </w:p>
    <w:p w14:paraId="0CF834F8" w14:textId="534FE8C9"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continuous 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i.e., complete introgression of foreign/domesticated alleles) 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18A48C2E"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picture 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the results were similar to the low reproductive excess scenario, but only in the “intruders competitively equal” and “intruders competitively superior” scenarios</w:t>
      </w:r>
      <w:r w:rsidR="00486731" w:rsidRPr="009F769B">
        <w:rPr>
          <w:rFonts w:ascii="Times New Roman" w:eastAsiaTheme="minorEastAsia" w:hAnsi="Times New Roman" w:cs="Times New Roman"/>
          <w:iCs/>
        </w:rPr>
        <w:t xml:space="preserve"> (green and blue curves in Fig.S8, respectively)</w:t>
      </w:r>
      <w:r w:rsidR="00AE0356" w:rsidRPr="009F769B">
        <w:rPr>
          <w:rFonts w:ascii="Times New Roman" w:eastAsiaTheme="minorEastAsia" w:hAnsi="Times New Roman" w:cs="Times New Roman"/>
          <w:iCs/>
        </w:rPr>
        <w:t>: strong maladaptation occurred</w:t>
      </w:r>
      <w:r w:rsidR="00FE1ACF">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intruders competitively inferior” scenario (red curves in Fig.S8), </w:t>
      </w:r>
      <w:r w:rsidR="009B4901" w:rsidRPr="009F769B">
        <w:rPr>
          <w:rFonts w:ascii="Times New Roman" w:eastAsiaTheme="minorEastAsia" w:hAnsi="Times New Roman" w:cs="Times New Roman"/>
          <w:iCs/>
        </w:rPr>
        <w:t xml:space="preserve">soft selection effectively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0.25 case for the “intruders competitively superior” and “intruders competitively inferior” scenarios (blue and red </w:t>
      </w:r>
      <w:r w:rsidR="00D12773" w:rsidRPr="009F769B">
        <w:rPr>
          <w:rFonts w:ascii="Times New Roman" w:eastAsiaTheme="minorEastAsia" w:hAnsi="Times New Roman" w:cs="Times New Roman"/>
          <w:iCs/>
        </w:rPr>
        <w:lastRenderedPageBreak/>
        <w:t>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intruders competitively equal”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make an appreciable dent in </w:t>
      </w:r>
      <m:oMath>
        <m:r>
          <w:rPr>
            <w:rFonts w:ascii="Cambria Math" w:hAnsi="Cambria Math" w:cs="Times New Roman"/>
          </w:rPr>
          <m:t>RPS</m:t>
        </m:r>
      </m:oMath>
      <w:r w:rsidR="00112A33" w:rsidRPr="009F769B">
        <w:rPr>
          <w:rFonts w:ascii="Times New Roman" w:eastAsiaTheme="minorEastAsia" w:hAnsi="Times New Roman" w:cs="Times New Roman"/>
        </w:rPr>
        <w:t xml:space="preserve">, so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intruders competitively inferior” scenario). </w:t>
      </w:r>
      <w:r w:rsidR="00C53FCA" w:rsidRPr="009F769B">
        <w:rPr>
          <w:rFonts w:ascii="Times New Roman" w:eastAsiaTheme="minorEastAsia" w:hAnsi="Times New Roman" w:cs="Times New Roman"/>
          <w:iCs/>
        </w:rPr>
        <w:t xml:space="preserve">A small amount of introgression occurred in the “intruders competitively equal” scenario at the neutral locus. </w:t>
      </w:r>
    </w:p>
    <w:p w14:paraId="1B5EF24D" w14:textId="4991C87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picture changed 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the results were similar to the moderate reproductive excess scenario, but only in the “intruders competitively superior” scenario (blue curves in Fig.S9): s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the “intruders competitively equal” and “intruders competitively inferior”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intruders competitively inferior” case), </w:t>
      </w:r>
      <w:r w:rsidR="00D64CD4" w:rsidRPr="009F769B">
        <w:rPr>
          <w:rFonts w:ascii="Times New Roman" w:eastAsiaTheme="minorEastAsia" w:hAnsi="Times New Roman" w:cs="Times New Roman"/>
          <w:iCs/>
        </w:rPr>
        <w:t>so little maladaptation or introgression of foreign/domesticated alleles occurred</w:t>
      </w:r>
      <w:r w:rsidR="00AA5E27" w:rsidRPr="009F769B">
        <w:rPr>
          <w:rFonts w:ascii="Times New Roman" w:eastAsiaTheme="minorEastAsia" w:hAnsi="Times New Roman" w:cs="Times New Roman"/>
          <w:iCs/>
        </w:rPr>
        <w:t xml:space="preserve"> in the “intruders competitively inferior”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intruders competitively equal”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intruders competitively </w:t>
      </w:r>
      <w:r w:rsidR="00214EEC">
        <w:rPr>
          <w:rFonts w:ascii="Times New Roman" w:eastAsiaTheme="minorEastAsia" w:hAnsi="Times New Roman" w:cs="Times New Roman"/>
          <w:iCs/>
        </w:rPr>
        <w:t>inferior</w:t>
      </w:r>
      <w:r w:rsidR="003E0661" w:rsidRPr="009F769B">
        <w:rPr>
          <w:rFonts w:ascii="Times New Roman" w:eastAsiaTheme="minorEastAsia" w:hAnsi="Times New Roman" w:cs="Times New Roman"/>
          <w:iCs/>
        </w:rPr>
        <w:t xml:space="preserve">” and “intruders competitively </w:t>
      </w:r>
      <w:r w:rsidR="00214EEC">
        <w:rPr>
          <w:rFonts w:ascii="Times New Roman" w:eastAsiaTheme="minorEastAsia" w:hAnsi="Times New Roman" w:cs="Times New Roman"/>
          <w:iCs/>
        </w:rPr>
        <w:t>equal</w:t>
      </w:r>
      <w:r w:rsidR="003E0661" w:rsidRPr="009F769B">
        <w:rPr>
          <w:rFonts w:ascii="Times New Roman" w:eastAsiaTheme="minorEastAsia" w:hAnsi="Times New Roman" w:cs="Times New Roman"/>
          <w:iCs/>
        </w:rPr>
        <w:t>” scenarios (red and green curves in Fig.S9), while a small amount of maladaptation occurred in the “intruders competitively superior”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1F4896">
        <w:rPr>
          <w:rFonts w:ascii="Times New Roman" w:eastAsiaTheme="minorEastAsia" w:hAnsi="Times New Roman" w:cs="Times New Roman"/>
          <w:iCs/>
        </w:rPr>
        <w:t>former</w:t>
      </w:r>
      <w:r w:rsidR="00CF0E45" w:rsidRPr="009F769B">
        <w:rPr>
          <w:rFonts w:ascii="Times New Roman" w:eastAsiaTheme="minorEastAsia" w:hAnsi="Times New Roman" w:cs="Times New Roman"/>
          <w:iCs/>
        </w:rPr>
        <w:t xml:space="preserve"> two scenarios, whilst a small amount of introgression occurred in the “intruders competitively superior”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5D3F4ABA"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r w:rsidR="006E7B0D" w:rsidRPr="006E7B0D">
        <w:rPr>
          <w:rFonts w:ascii="Times New Roman" w:eastAsiaTheme="minorEastAsia" w:hAnsi="Times New Roman" w:cs="Times New Roman"/>
          <w:iCs/>
        </w:rPr>
        <w:t>(a stream of consciousness for now!!)</w:t>
      </w:r>
    </w:p>
    <w:p w14:paraId="69C70C8A" w14:textId="296D1930" w:rsidR="007A1675"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w:t>
      </w:r>
      <w:r w:rsidR="003E220D">
        <w:rPr>
          <w:rFonts w:ascii="Times New Roman" w:eastAsiaTheme="minorEastAsia" w:hAnsi="Times New Roman" w:cs="Times New Roman"/>
          <w:iCs/>
        </w:rPr>
        <w:lastRenderedPageBreak/>
        <w:t xml:space="preserve">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p>
    <w:p w14:paraId="336C6D11" w14:textId="0AEB2F4D" w:rsidR="00B213B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3</w:t>
      </w:r>
      <w:r w:rsidR="00B213B7">
        <w:rPr>
          <w:rFonts w:ascii="Times New Roman" w:eastAsiaTheme="minorEastAsia" w:hAnsi="Times New Roman" w:cs="Times New Roman"/>
          <w:iCs/>
        </w:rPr>
        <w:t>: a discussion of the one-off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03F501AF"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continuous intrusion results, which largely showed similar patterns to the one-off intrusion results, although with some interesting differences. E.g., genetic replacement can occur under continual 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one-off events (e.g., a load of fish escape from sea-net pens in a big storm, a one-off stocking event of hatchery fish </w:t>
      </w:r>
      <w:r w:rsidR="00575623">
        <w:rPr>
          <w:rFonts w:ascii="Times New Roman" w:eastAsiaTheme="minorEastAsia" w:hAnsi="Times New Roman" w:cs="Times New Roman"/>
          <w:iCs/>
        </w:rPr>
        <w:lastRenderedPageBreak/>
        <w:t xml:space="preserve">occurs), versus low-level continual 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 Hindar et al, 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7B74EC22" w14:textId="77777777" w:rsidR="0008745B" w:rsidRPr="009F769B" w:rsidRDefault="00F60747" w:rsidP="0008745B">
      <w:pPr>
        <w:spacing w:line="480" w:lineRule="auto"/>
        <w:jc w:val="both"/>
        <w:rPr>
          <w:ins w:id="591" w:author="O'Sullivan, Ronan James" w:date="2023-07-04T14:32:00Z"/>
          <w:rFonts w:ascii="Times New Roman" w:hAnsi="Times New Roman" w:cs="Times New Roman"/>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ins w:id="592" w:author="O'Sullivan, Ronan James" w:date="2023-07-04T14:32:00Z">
        <w:r w:rsidR="0008745B" w:rsidRPr="009F769B">
          <w:rPr>
            <w:rFonts w:ascii="Times New Roman" w:hAnsi="Times New Roman" w:cs="Times New Roman"/>
          </w:rPr>
          <w:t xml:space="preserve">Another major pressure in salmonids, in particular Atlantic salmon, is the escape of farmed fish into wild populations. Farmed salmon are </w:t>
        </w:r>
        <w:r w:rsidR="0008745B">
          <w:rPr>
            <w:rFonts w:ascii="Times New Roman" w:hAnsi="Times New Roman" w:cs="Times New Roman"/>
          </w:rPr>
          <w:t>genetically</w:t>
        </w:r>
        <w:r w:rsidR="0008745B" w:rsidRPr="009F769B">
          <w:rPr>
            <w:rFonts w:ascii="Times New Roman" w:hAnsi="Times New Roman" w:cs="Times New Roman"/>
          </w:rPr>
          <w:t xml:space="preserve"> divergent from wild salmon, owing to intentional artificial selection for commercially important </w:t>
        </w:r>
        <w:r w:rsidR="0008745B">
          <w:rPr>
            <w:rFonts w:ascii="Times New Roman" w:hAnsi="Times New Roman" w:cs="Times New Roman"/>
          </w:rPr>
          <w:t>characteristics</w:t>
        </w:r>
        <w:r w:rsidR="0008745B" w:rsidRPr="009F769B">
          <w:rPr>
            <w:rFonts w:ascii="Times New Roman" w:hAnsi="Times New Roman" w:cs="Times New Roman"/>
          </w:rPr>
          <w:t>, relaxed</w:t>
        </w:r>
        <w:r w:rsidR="0008745B">
          <w:rPr>
            <w:rFonts w:ascii="Times New Roman" w:hAnsi="Times New Roman" w:cs="Times New Roman"/>
          </w:rPr>
          <w:t>/domestication selection in captivity</w:t>
        </w:r>
        <w:r w:rsidR="0008745B" w:rsidRPr="009F769B">
          <w:rPr>
            <w:rFonts w:ascii="Times New Roman" w:hAnsi="Times New Roman" w:cs="Times New Roman"/>
          </w:rPr>
          <w:t>, founder effects</w:t>
        </w:r>
        <w:r w:rsidR="0008745B">
          <w:rPr>
            <w:rFonts w:ascii="Times New Roman" w:hAnsi="Times New Roman" w:cs="Times New Roman"/>
          </w:rPr>
          <w:t>,</w:t>
        </w:r>
        <w:r w:rsidR="0008745B" w:rsidRPr="009F769B">
          <w:rPr>
            <w:rFonts w:ascii="Times New Roman" w:hAnsi="Times New Roman" w:cs="Times New Roman"/>
          </w:rPr>
          <w:t xml:space="preserve"> and genetic drif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kern w:val="0"/>
            <w:szCs w:val="24"/>
          </w:rPr>
          <w:t>(</w:t>
        </w:r>
        <w:proofErr w:type="spellStart"/>
        <w:r w:rsidR="0008745B" w:rsidRPr="009F769B">
          <w:rPr>
            <w:rFonts w:ascii="Times New Roman" w:hAnsi="Times New Roman" w:cs="Times New Roman"/>
            <w:kern w:val="0"/>
            <w:szCs w:val="24"/>
          </w:rPr>
          <w:t>Gjøen</w:t>
        </w:r>
        <w:proofErr w:type="spellEnd"/>
        <w:r w:rsidR="0008745B" w:rsidRPr="009F769B">
          <w:rPr>
            <w:rFonts w:ascii="Times New Roman" w:hAnsi="Times New Roman" w:cs="Times New Roman"/>
            <w:kern w:val="0"/>
            <w:szCs w:val="24"/>
          </w:rPr>
          <w:t xml:space="preserve"> and Bentsen 1997; </w:t>
        </w:r>
        <w:proofErr w:type="spellStart"/>
        <w:r w:rsidR="0008745B" w:rsidRPr="009F769B">
          <w:rPr>
            <w:rFonts w:ascii="Times New Roman" w:hAnsi="Times New Roman" w:cs="Times New Roman"/>
            <w:kern w:val="0"/>
            <w:szCs w:val="24"/>
          </w:rPr>
          <w:t>Gjedrem</w:t>
        </w:r>
        <w:proofErr w:type="spellEnd"/>
        <w:r w:rsidR="0008745B" w:rsidRPr="009F769B">
          <w:rPr>
            <w:rFonts w:ascii="Times New Roman" w:hAnsi="Times New Roman" w:cs="Times New Roman"/>
            <w:kern w:val="0"/>
            <w:szCs w:val="24"/>
          </w:rPr>
          <w:t xml:space="preserve">, </w:t>
        </w:r>
        <w:proofErr w:type="spellStart"/>
        <w:r w:rsidR="0008745B" w:rsidRPr="009F769B">
          <w:rPr>
            <w:rFonts w:ascii="Times New Roman" w:hAnsi="Times New Roman" w:cs="Times New Roman"/>
            <w:kern w:val="0"/>
            <w:szCs w:val="24"/>
          </w:rPr>
          <w:t>Gjøen</w:t>
        </w:r>
        <w:proofErr w:type="spellEnd"/>
        <w:r w:rsidR="0008745B" w:rsidRPr="009F769B">
          <w:rPr>
            <w:rFonts w:ascii="Times New Roman" w:hAnsi="Times New Roman" w:cs="Times New Roman"/>
            <w:kern w:val="0"/>
            <w:szCs w:val="24"/>
          </w:rPr>
          <w:t xml:space="preserve">, and </w:t>
        </w:r>
        <w:proofErr w:type="spellStart"/>
        <w:r w:rsidR="0008745B" w:rsidRPr="009F769B">
          <w:rPr>
            <w:rFonts w:ascii="Times New Roman" w:hAnsi="Times New Roman" w:cs="Times New Roman"/>
            <w:kern w:val="0"/>
            <w:szCs w:val="24"/>
          </w:rPr>
          <w:t>Gjerde</w:t>
        </w:r>
        <w:proofErr w:type="spellEnd"/>
        <w:r w:rsidR="0008745B" w:rsidRPr="009F769B">
          <w:rPr>
            <w:rFonts w:ascii="Times New Roman" w:hAnsi="Times New Roman" w:cs="Times New Roman"/>
            <w:kern w:val="0"/>
            <w:szCs w:val="24"/>
          </w:rPr>
          <w:t xml:space="preserve"> 199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Escapes from </w:t>
        </w:r>
        <w:r w:rsidR="0008745B">
          <w:rPr>
            <w:rFonts w:ascii="Times New Roman" w:hAnsi="Times New Roman" w:cs="Times New Roman"/>
          </w:rPr>
          <w:t xml:space="preserve">marine </w:t>
        </w:r>
        <w:r w:rsidR="0008745B" w:rsidRPr="009F769B">
          <w:rPr>
            <w:rFonts w:ascii="Times New Roman" w:hAnsi="Times New Roman" w:cs="Times New Roman"/>
          </w:rPr>
          <w:t xml:space="preserve">fish farms </w:t>
        </w:r>
        <w:r w:rsidR="0008745B">
          <w:rPr>
            <w:rFonts w:ascii="Times New Roman" w:hAnsi="Times New Roman" w:cs="Times New Roman"/>
          </w:rPr>
          <w:t xml:space="preserve">or land-based hatchery units </w:t>
        </w:r>
        <w:r w:rsidR="0008745B" w:rsidRPr="009F769B">
          <w:rPr>
            <w:rFonts w:ascii="Times New Roman" w:hAnsi="Times New Roman" w:cs="Times New Roman"/>
          </w:rPr>
          <w:t xml:space="preserve">are frequen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Jensen et al. 2010; Naylor et al. 2005)</w:t>
        </w:r>
        <w:r w:rsidR="0008745B" w:rsidRPr="009F769B">
          <w:rPr>
            <w:rFonts w:ascii="Times New Roman" w:hAnsi="Times New Roman" w:cs="Times New Roman"/>
          </w:rPr>
          <w:fldChar w:fldCharType="end"/>
        </w:r>
        <w:r w:rsidR="0008745B">
          <w:rPr>
            <w:rFonts w:ascii="Times New Roman" w:hAnsi="Times New Roman" w:cs="Times New Roman"/>
          </w:rPr>
          <w:t>.</w:t>
        </w:r>
        <w:r w:rsidR="0008745B" w:rsidRPr="009F769B">
          <w:rPr>
            <w:rFonts w:ascii="Times New Roman" w:hAnsi="Times New Roman" w:cs="Times New Roman"/>
          </w:rPr>
          <w:t xml:space="preserve"> </w:t>
        </w:r>
        <w:r w:rsidR="0008745B">
          <w:rPr>
            <w:rFonts w:ascii="Times New Roman" w:hAnsi="Times New Roman" w:cs="Times New Roman"/>
          </w:rPr>
          <w:t>Fa</w:t>
        </w:r>
        <w:r w:rsidR="0008745B" w:rsidRPr="009F769B">
          <w:rPr>
            <w:rFonts w:ascii="Times New Roman" w:hAnsi="Times New Roman" w:cs="Times New Roman"/>
          </w:rPr>
          <w:t xml:space="preserve">rmed fish and their hybrids can have substantially reduced fitness in the wild </w:t>
        </w:r>
        <w:r w:rsidR="0008745B" w:rsidRPr="009F769B">
          <w:rPr>
            <w:rFonts w:ascii="Times New Roman" w:hAnsi="Times New Roman" w:cs="Times New Roman"/>
          </w:rPr>
          <w:fldChar w:fldCharType="begin"/>
        </w:r>
        <w:r w:rsidR="0008745B">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08745B" w:rsidRPr="009F769B">
          <w:rPr>
            <w:rFonts w:ascii="Times New Roman" w:hAnsi="Times New Roman" w:cs="Times New Roman"/>
          </w:rPr>
          <w:fldChar w:fldCharType="separate"/>
        </w:r>
        <w:r w:rsidR="0008745B" w:rsidRPr="00C56ED0">
          <w:rPr>
            <w:rFonts w:ascii="Times New Roman" w:hAnsi="Times New Roman" w:cs="Times New Roman"/>
          </w:rPr>
          <w:t xml:space="preserve">(McGinnity et al. 2003; </w:t>
        </w:r>
        <w:proofErr w:type="spellStart"/>
        <w:r w:rsidR="0008745B" w:rsidRPr="00C56ED0">
          <w:rPr>
            <w:rFonts w:ascii="Times New Roman" w:hAnsi="Times New Roman" w:cs="Times New Roman"/>
          </w:rPr>
          <w:t>Skaala</w:t>
        </w:r>
        <w:proofErr w:type="spellEnd"/>
        <w:r w:rsidR="0008745B" w:rsidRPr="00C56ED0">
          <w:rPr>
            <w:rFonts w:ascii="Times New Roman" w:hAnsi="Times New Roman" w:cs="Times New Roman"/>
          </w:rPr>
          <w:t xml:space="preserve"> et al. 2012; Reed et al. 2015)</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threatening the genetic integrity and viability of wild populations experiencing introgression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Glover et al. 2017)</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and altering their life histories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w:t>
        </w:r>
        <w:proofErr w:type="spellStart"/>
        <w:r w:rsidR="0008745B" w:rsidRPr="009F769B">
          <w:rPr>
            <w:rFonts w:ascii="Times New Roman" w:hAnsi="Times New Roman" w:cs="Times New Roman"/>
          </w:rPr>
          <w:t>Bolstad</w:t>
        </w:r>
        <w:proofErr w:type="spellEnd"/>
        <w:r w:rsidR="0008745B" w:rsidRPr="009F769B">
          <w:rPr>
            <w:rFonts w:ascii="Times New Roman" w:hAnsi="Times New Roman" w:cs="Times New Roman"/>
          </w:rPr>
          <w:t xml:space="preserve"> et al. 2017; 202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w:t>
        </w:r>
      </w:ins>
    </w:p>
    <w:p w14:paraId="20A7DE18" w14:textId="6F57386F" w:rsidR="00F4200F" w:rsidRPr="009F769B" w:rsidRDefault="00F4200F" w:rsidP="006D081A">
      <w:pPr>
        <w:spacing w:line="480" w:lineRule="auto"/>
        <w:jc w:val="both"/>
        <w:rPr>
          <w:rFonts w:ascii="Times New Roman" w:eastAsiaTheme="minorEastAsia" w:hAnsi="Times New Roman" w:cs="Times New Roman"/>
          <w:iCs/>
        </w:rPr>
      </w:pP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O'Sullivan, Ronan James" w:date="2023-07-03T11:22:00Z" w:initials="ORJ">
    <w:p w14:paraId="0BFCFFF6" w14:textId="50C3770D" w:rsidR="004E4C5D" w:rsidRDefault="004E4C5D">
      <w:pPr>
        <w:pStyle w:val="CommentText"/>
      </w:pPr>
      <w:r>
        <w:rPr>
          <w:rStyle w:val="CommentReference"/>
        </w:rPr>
        <w:annotationRef/>
      </w:r>
      <w:r>
        <w:t>I would prefer we keep this paper more general and try to avoid making it too ‘fish/fisheries’ focused. The ideas are applicable far beyond fisheries and we don’t want to pigeon-hole this as just another ‘salmon eco-genetic paper’ (of which there are many!).</w:t>
      </w:r>
    </w:p>
  </w:comment>
  <w:comment w:id="114" w:author="O'Sullivan, Ronan James" w:date="2023-07-03T11:34:00Z" w:initials="ORJ">
    <w:p w14:paraId="3026DA9B" w14:textId="439D031C" w:rsidR="004E4C5D" w:rsidRDefault="004E4C5D">
      <w:pPr>
        <w:pStyle w:val="CommentText"/>
      </w:pPr>
      <w:r>
        <w:rPr>
          <w:rStyle w:val="CommentReference"/>
        </w:rPr>
        <w:annotationRef/>
      </w:r>
      <w:r>
        <w:t xml:space="preserve">This is the </w:t>
      </w:r>
      <w:proofErr w:type="gramStart"/>
      <w:r>
        <w:t>first time</w:t>
      </w:r>
      <w:proofErr w:type="gramEnd"/>
      <w:r>
        <w:t xml:space="preserv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134" w:author="O'Sullivan, Ronan James" w:date="2023-07-03T11:39:00Z" w:initials="ORJ">
    <w:p w14:paraId="7D4B75FC" w14:textId="3F533928" w:rsidR="004E4C5D" w:rsidRDefault="004E4C5D">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 w:id="147" w:author="O'Sullivan, Ronan James" w:date="2023-07-04T14:29:00Z" w:initials="ORJ">
    <w:p w14:paraId="1F151017" w14:textId="72206BB6" w:rsidR="004E4C5D" w:rsidRDefault="004E4C5D">
      <w:pPr>
        <w:pStyle w:val="CommentText"/>
      </w:pPr>
      <w:r>
        <w:rPr>
          <w:rStyle w:val="CommentReference"/>
        </w:rPr>
        <w:annotationRef/>
      </w:r>
      <w:r>
        <w:t>This sentence seemed repetitive so I added”….into wild populations” to the end of the previous sentence and then included the references from the deleted sentence.</w:t>
      </w:r>
    </w:p>
  </w:comment>
  <w:comment w:id="232" w:author="O'Sullivan, Ronan James" w:date="2023-07-04T15:00:00Z" w:initials="ORJ">
    <w:p w14:paraId="70209ED7" w14:textId="7C299AEA" w:rsidR="004E4C5D" w:rsidRDefault="004E4C5D">
      <w:pPr>
        <w:pStyle w:val="CommentText"/>
      </w:pPr>
      <w:r>
        <w:rPr>
          <w:rStyle w:val="CommentReference"/>
        </w:rPr>
        <w:annotationRef/>
      </w:r>
      <w:r>
        <w:rPr>
          <w:noProof/>
        </w:rPr>
        <w:t>It seemed odd to u</w:t>
      </w:r>
      <w:r>
        <w:rPr>
          <w:noProof/>
        </w:rPr>
        <w:t>se' absolute' to both introduce and describe what hard selection is. Also, the ex</w:t>
      </w:r>
      <w:r>
        <w:rPr>
          <w:noProof/>
        </w:rPr>
        <w:t>ample made this very wordy and difficult to follow.</w:t>
      </w:r>
    </w:p>
  </w:comment>
  <w:comment w:id="235" w:author="O'Sullivan, Ronan James" w:date="2023-07-04T15:10:00Z" w:initials="ORJ">
    <w:p w14:paraId="47893BC1" w14:textId="1378AA64" w:rsidR="004E4C5D" w:rsidRDefault="004E4C5D">
      <w:pPr>
        <w:pStyle w:val="CommentText"/>
      </w:pPr>
      <w:r>
        <w:rPr>
          <w:rStyle w:val="CommentReference"/>
        </w:rPr>
        <w:annotationRef/>
      </w:r>
      <w:r>
        <w:rPr>
          <w:noProof/>
        </w:rPr>
        <w:t>I did a lot</w:t>
      </w:r>
      <w:r>
        <w:rPr>
          <w:noProof/>
        </w:rPr>
        <w:t xml:space="preserve"> of editing here! Sorry! I think maybe there was some repetition and too many examples given.</w:t>
      </w:r>
      <w:r>
        <w:rPr>
          <w:noProof/>
        </w:rPr>
        <w:t xml:space="preserve"> Also wordy sentences that needed a haircut. But I think (hope!) I kept the essence of what you are wanting to say here. </w:t>
      </w:r>
    </w:p>
  </w:comment>
  <w:comment w:id="276" w:author="O'Sullivan, Ronan James" w:date="2023-07-04T15:15:00Z" w:initials="ORJ">
    <w:p w14:paraId="3F759A3D" w14:textId="7A4CBC0C" w:rsidR="004E4C5D" w:rsidRDefault="004E4C5D">
      <w:pPr>
        <w:pStyle w:val="CommentText"/>
      </w:pPr>
      <w:r>
        <w:rPr>
          <w:rStyle w:val="CommentReference"/>
        </w:rPr>
        <w:annotationRef/>
      </w:r>
      <w:r>
        <w:t xml:space="preserve">I think eco-genetic is enough here. </w:t>
      </w:r>
    </w:p>
  </w:comment>
  <w:comment w:id="369" w:author="O'Sullivan, Ronan James" w:date="2023-07-04T15:36:00Z" w:initials="ORJ">
    <w:p w14:paraId="0AF67C58" w14:textId="35231A63" w:rsidR="004E4C5D" w:rsidRDefault="004E4C5D">
      <w:pPr>
        <w:pStyle w:val="CommentText"/>
      </w:pPr>
      <w:r>
        <w:rPr>
          <w:rStyle w:val="CommentReference"/>
        </w:rPr>
        <w:annotationRef/>
      </w:r>
      <w:r>
        <w:rPr>
          <w:noProof/>
        </w:rPr>
        <w:t>I wonder is it better to just not mention this given we don't explore it in this man</w:t>
      </w:r>
      <w:r>
        <w:rPr>
          <w:noProof/>
        </w:rPr>
        <w:t xml:space="preserve">uscript? I would remove </w:t>
      </w:r>
      <w:r>
        <w:rPr>
          <w:noProof/>
        </w:rPr>
        <w:t>it since it's not relevant to what we do here.</w:t>
      </w:r>
    </w:p>
  </w:comment>
  <w:comment w:id="405" w:author="O'Sullivan, Ronan James" w:date="2023-07-04T15:42:00Z" w:initials="ORJ">
    <w:p w14:paraId="695250C5" w14:textId="06AE0461" w:rsidR="004E4C5D" w:rsidRDefault="004E4C5D">
      <w:pPr>
        <w:pStyle w:val="CommentText"/>
      </w:pPr>
      <w:r>
        <w:rPr>
          <w:rStyle w:val="CommentReference"/>
        </w:rPr>
        <w:annotationRef/>
      </w:r>
      <w:r>
        <w:rPr>
          <w:noProof/>
        </w:rPr>
        <w:t>The contents of a matrix are called el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FCFFF6" w15:done="0"/>
  <w15:commentEx w15:paraId="3026DA9B" w15:done="0"/>
  <w15:commentEx w15:paraId="7D4B75FC" w15:done="0"/>
  <w15:commentEx w15:paraId="1F151017" w15:done="0"/>
  <w15:commentEx w15:paraId="70209ED7" w15:done="0"/>
  <w15:commentEx w15:paraId="47893BC1" w15:done="0"/>
  <w15:commentEx w15:paraId="3F759A3D" w15:done="0"/>
  <w15:commentEx w15:paraId="0AF67C58" w15:done="0"/>
  <w15:commentEx w15:paraId="695250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CFFF6" w16cid:durableId="284D2DF7"/>
  <w16cid:commentId w16cid:paraId="3026DA9B" w16cid:durableId="284D30B6"/>
  <w16cid:commentId w16cid:paraId="7D4B75FC" w16cid:durableId="284D31DB"/>
  <w16cid:commentId w16cid:paraId="1F151017" w16cid:durableId="284EAB49"/>
  <w16cid:commentId w16cid:paraId="70209ED7" w16cid:durableId="284EB2A2"/>
  <w16cid:commentId w16cid:paraId="47893BC1" w16cid:durableId="284EB501"/>
  <w16cid:commentId w16cid:paraId="3F759A3D" w16cid:durableId="284EB60E"/>
  <w16cid:commentId w16cid:paraId="0AF67C58" w16cid:durableId="284EBAE6"/>
  <w16cid:commentId w16cid:paraId="695250C5" w16cid:durableId="284EBC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9471DF" w14:textId="77777777" w:rsidR="005B1364" w:rsidRDefault="005B1364" w:rsidP="00CF0F38">
      <w:pPr>
        <w:spacing w:after="0" w:line="240" w:lineRule="auto"/>
      </w:pPr>
      <w:r>
        <w:separator/>
      </w:r>
    </w:p>
  </w:endnote>
  <w:endnote w:type="continuationSeparator" w:id="0">
    <w:p w14:paraId="285394CE" w14:textId="77777777" w:rsidR="005B1364" w:rsidRDefault="005B1364"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500935"/>
      <w:docPartObj>
        <w:docPartGallery w:val="Page Numbers (Bottom of Page)"/>
        <w:docPartUnique/>
      </w:docPartObj>
    </w:sdtPr>
    <w:sdtEndPr>
      <w:rPr>
        <w:noProof/>
      </w:rPr>
    </w:sdtEndPr>
    <w:sdtContent>
      <w:p w14:paraId="3816240F" w14:textId="6223D26E" w:rsidR="004E4C5D" w:rsidRDefault="004E4C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4E4C5D" w:rsidRDefault="004E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BDA627" w14:textId="77777777" w:rsidR="005B1364" w:rsidRDefault="005B1364" w:rsidP="00CF0F38">
      <w:pPr>
        <w:spacing w:after="0" w:line="240" w:lineRule="auto"/>
      </w:pPr>
      <w:r>
        <w:separator/>
      </w:r>
    </w:p>
  </w:footnote>
  <w:footnote w:type="continuationSeparator" w:id="0">
    <w:p w14:paraId="31DF81C7" w14:textId="77777777" w:rsidR="005B1364" w:rsidRDefault="005B1364"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Sullivan, Ronan James">
    <w15:presenceInfo w15:providerId="AD" w15:userId="S-1-5-21-16020293-282541685-632688529-463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2354"/>
    <w:rsid w:val="001D315A"/>
    <w:rsid w:val="001E0FD2"/>
    <w:rsid w:val="001E3B34"/>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C7A5F"/>
    <w:rsid w:val="004D1D37"/>
    <w:rsid w:val="004D2B73"/>
    <w:rsid w:val="004D3EAC"/>
    <w:rsid w:val="004E09BC"/>
    <w:rsid w:val="004E1D5A"/>
    <w:rsid w:val="004E3455"/>
    <w:rsid w:val="004E4C5D"/>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364"/>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081A"/>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1DF3"/>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3813"/>
    <w:rsid w:val="009D651D"/>
    <w:rsid w:val="009D720F"/>
    <w:rsid w:val="009E0320"/>
    <w:rsid w:val="009E2585"/>
    <w:rsid w:val="009E2651"/>
    <w:rsid w:val="009E321F"/>
    <w:rsid w:val="009F1CA2"/>
    <w:rsid w:val="009F2BFA"/>
    <w:rsid w:val="009F46A9"/>
    <w:rsid w:val="009F769B"/>
    <w:rsid w:val="00A03E0A"/>
    <w:rsid w:val="00A11D17"/>
    <w:rsid w:val="00A17AB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9A5"/>
    <w:rsid w:val="00CE3A0A"/>
    <w:rsid w:val="00CF0E45"/>
    <w:rsid w:val="00CF0F38"/>
    <w:rsid w:val="00CF476B"/>
    <w:rsid w:val="00CF6AB4"/>
    <w:rsid w:val="00CF7D93"/>
    <w:rsid w:val="00D02C03"/>
    <w:rsid w:val="00D0472D"/>
    <w:rsid w:val="00D10A0D"/>
    <w:rsid w:val="00D10FB2"/>
    <w:rsid w:val="00D12773"/>
    <w:rsid w:val="00D17AED"/>
    <w:rsid w:val="00D30C61"/>
    <w:rsid w:val="00D32167"/>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F6A40"/>
    <w:rsid w:val="00E0325E"/>
    <w:rsid w:val="00E04A77"/>
    <w:rsid w:val="00E130B7"/>
    <w:rsid w:val="00E2518D"/>
    <w:rsid w:val="00E26AAF"/>
    <w:rsid w:val="00E35EF7"/>
    <w:rsid w:val="00E43536"/>
    <w:rsid w:val="00E45DDE"/>
    <w:rsid w:val="00E4675B"/>
    <w:rsid w:val="00E46BCB"/>
    <w:rsid w:val="00E46DAB"/>
    <w:rsid w:val="00E5041B"/>
    <w:rsid w:val="00E51A34"/>
    <w:rsid w:val="00E65900"/>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semiHidden/>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semiHidden/>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0C8DA-5B8B-49BD-B8C2-47A5C9C03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1</TotalTime>
  <Pages>27</Pages>
  <Words>17702</Words>
  <Characters>143389</Characters>
  <Application>Microsoft Office Word</Application>
  <DocSecurity>0</DocSecurity>
  <Lines>1194</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O'Sullivan, Ronan James</cp:lastModifiedBy>
  <cp:revision>782</cp:revision>
  <dcterms:created xsi:type="dcterms:W3CDTF">2023-06-18T06:47:00Z</dcterms:created>
  <dcterms:modified xsi:type="dcterms:W3CDTF">2023-07-0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